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07D1B27" w14:textId="745BC15B" w:rsidR="004423B1" w:rsidRPr="00284BDA" w:rsidRDefault="004423B1" w:rsidP="004423B1">
      <w:pPr>
        <w:spacing w:line="48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Supplementary table </w:t>
      </w:r>
      <w:r w:rsidR="00C4399B">
        <w:rPr>
          <w:rFonts w:ascii="Times New Roman" w:hAnsi="Times New Roman" w:cs="Times New Roman"/>
          <w:b/>
          <w:sz w:val="24"/>
          <w:szCs w:val="24"/>
          <w:lang w:val="en-US"/>
        </w:rPr>
        <w:t>1</w:t>
      </w:r>
      <w:r w:rsidRPr="00284BDA">
        <w:rPr>
          <w:rFonts w:ascii="Times New Roman" w:hAnsi="Times New Roman" w:cs="Times New Roman"/>
          <w:b/>
          <w:sz w:val="24"/>
          <w:szCs w:val="24"/>
          <w:lang w:val="en-US"/>
        </w:rPr>
        <w:t xml:space="preserve">: Critical appraisal of included articles (N=36) based on the tool by </w:t>
      </w:r>
      <w:r w:rsidRPr="00284BDA">
        <w:rPr>
          <w:rFonts w:ascii="Times New Roman" w:hAnsi="Times New Roman" w:cs="Times New Roman"/>
          <w:b/>
          <w:sz w:val="24"/>
          <w:szCs w:val="24"/>
        </w:rPr>
        <w:t>Sanderson et al.</w:t>
      </w:r>
      <w:r w:rsidRPr="00284BDA">
        <w:rPr>
          <w:rFonts w:ascii="Times New Roman" w:hAnsi="Times New Roman" w:cs="Times New Roman"/>
          <w:b/>
          <w:sz w:val="24"/>
          <w:szCs w:val="24"/>
        </w:rPr>
        <w:fldChar w:fldCharType="begin"/>
      </w:r>
      <w:r>
        <w:rPr>
          <w:rFonts w:ascii="Times New Roman" w:hAnsi="Times New Roman" w:cs="Times New Roman"/>
          <w:b/>
          <w:sz w:val="24"/>
          <w:szCs w:val="24"/>
        </w:rPr>
        <w:instrText xml:space="preserve"> ADDIN EN.CITE &lt;EndNote&gt;&lt;Cite&gt;&lt;Author&gt;Sanderson&lt;/Author&gt;&lt;Year&gt;2007&lt;/Year&gt;&lt;RecNum&gt;211&lt;/RecNum&gt;&lt;DisplayText&gt;&lt;style face="superscript"&gt;17&lt;/style&gt;&lt;/DisplayText&gt;&lt;record&gt;&lt;rec-number&gt;211&lt;/rec-number&gt;&lt;foreign-keys&gt;&lt;key app="EN" db-id="saxdxtr2ge59sgezed6vrxwjppeved5w9225" timestamp="1388967475"&gt;211&lt;/key&gt;&lt;/foreign-keys&gt;&lt;ref-type name="Journal Article"&gt;17&lt;/ref-type&gt;&lt;contributors&gt;&lt;authors&gt;&lt;author&gt;Sanderson, S.&lt;/author&gt;&lt;author&gt;Tatt, I. D.&lt;/author&gt;&lt;author&gt;Higgins, J. P.&lt;/author&gt;&lt;/authors&gt;&lt;/contributors&gt;&lt;titles&gt;&lt;title&gt;Tools for assessing quality and susceptibility to bias in observational studies in epidemiology: a systematic review and annotated bibliography&lt;/title&gt;&lt;secondary-title&gt;International Journal of Epidemiology&lt;/secondary-title&gt;&lt;alt-title&gt;Int J Epidemiol&lt;/alt-title&gt;&lt;/titles&gt;&lt;periodical&gt;&lt;full-title&gt;International Journal of Epidemiology&lt;/full-title&gt;&lt;abbr-1&gt;Int J Epidemiol&lt;/abbr-1&gt;&lt;/periodical&gt;&lt;alt-periodical&gt;&lt;full-title&gt;International Journal of Epidemiology&lt;/full-title&gt;&lt;abbr-1&gt;Int J Epidemiol&lt;/abbr-1&gt;&lt;/alt-periodical&gt;&lt;pages&gt;666-676&lt;/pages&gt;&lt;volume&gt;36&lt;/volume&gt;&lt;number&gt;3&lt;/number&gt;&lt;dates&gt;&lt;year&gt;2007&lt;/year&gt;&lt;pub-dates&gt;&lt;date&gt;Apr&lt;/date&gt;&lt;/pub-dates&gt;&lt;/dates&gt;&lt;urls&gt;&lt;/urls&gt;&lt;/record&gt;&lt;/Cite&gt;&lt;/EndNote&gt;</w:instrText>
      </w:r>
      <w:r w:rsidRPr="00284BDA"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6648A6">
        <w:rPr>
          <w:rFonts w:ascii="Times New Roman" w:hAnsi="Times New Roman" w:cs="Times New Roman"/>
          <w:b/>
          <w:noProof/>
          <w:sz w:val="24"/>
          <w:szCs w:val="24"/>
          <w:vertAlign w:val="superscript"/>
        </w:rPr>
        <w:t>17</w:t>
      </w:r>
      <w:r w:rsidRPr="00284BDA">
        <w:rPr>
          <w:rFonts w:ascii="Times New Roman" w:hAnsi="Times New Roman" w:cs="Times New Roman"/>
          <w:b/>
          <w:sz w:val="24"/>
          <w:szCs w:val="24"/>
        </w:rPr>
        <w:fldChar w:fldCharType="end"/>
      </w:r>
    </w:p>
    <w:tbl>
      <w:tblPr>
        <w:tblStyle w:val="TableGrid"/>
        <w:tblW w:w="0" w:type="auto"/>
        <w:jc w:val="center"/>
        <w:tblBorders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17"/>
        <w:gridCol w:w="2508"/>
        <w:gridCol w:w="1016"/>
        <w:gridCol w:w="1749"/>
        <w:gridCol w:w="1097"/>
        <w:gridCol w:w="1002"/>
        <w:gridCol w:w="1002"/>
        <w:gridCol w:w="1483"/>
        <w:gridCol w:w="1230"/>
      </w:tblGrid>
      <w:tr w:rsidR="004423B1" w:rsidRPr="002A0BB2" w14:paraId="512F39BB" w14:textId="77777777" w:rsidTr="00E47792">
        <w:trPr>
          <w:jc w:val="center"/>
        </w:trPr>
        <w:tc>
          <w:tcPr>
            <w:tcW w:w="817" w:type="dxa"/>
          </w:tcPr>
          <w:p w14:paraId="6A87802E" w14:textId="77777777" w:rsidR="004423B1" w:rsidRPr="002A0BB2" w:rsidRDefault="004423B1" w:rsidP="004423B1">
            <w:pPr>
              <w:spacing w:after="0" w:line="24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2A0BB2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Study</w:t>
            </w:r>
          </w:p>
        </w:tc>
        <w:tc>
          <w:tcPr>
            <w:tcW w:w="2508" w:type="dxa"/>
          </w:tcPr>
          <w:p w14:paraId="6B4D5CD2" w14:textId="77777777" w:rsidR="004423B1" w:rsidRPr="002A0BB2" w:rsidRDefault="004423B1" w:rsidP="004423B1">
            <w:pPr>
              <w:spacing w:after="0" w:line="24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2A0BB2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Author</w:t>
            </w:r>
          </w:p>
        </w:tc>
        <w:tc>
          <w:tcPr>
            <w:tcW w:w="1016" w:type="dxa"/>
          </w:tcPr>
          <w:p w14:paraId="11EEC4A6" w14:textId="77777777" w:rsidR="004423B1" w:rsidRPr="002A0BB2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2A0BB2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Defined sample</w:t>
            </w:r>
          </w:p>
        </w:tc>
        <w:tc>
          <w:tcPr>
            <w:tcW w:w="1749" w:type="dxa"/>
          </w:tcPr>
          <w:p w14:paraId="0FFADE90" w14:textId="77777777" w:rsidR="004423B1" w:rsidRPr="002A0BB2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2A0BB2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Representative sample</w:t>
            </w:r>
          </w:p>
        </w:tc>
        <w:tc>
          <w:tcPr>
            <w:tcW w:w="1097" w:type="dxa"/>
          </w:tcPr>
          <w:p w14:paraId="2638EE04" w14:textId="77777777" w:rsidR="004423B1" w:rsidRPr="002A0BB2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2A0BB2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Blinding</w:t>
            </w:r>
          </w:p>
        </w:tc>
        <w:tc>
          <w:tcPr>
            <w:tcW w:w="1002" w:type="dxa"/>
          </w:tcPr>
          <w:p w14:paraId="710FCFAA" w14:textId="77777777" w:rsidR="004423B1" w:rsidRPr="002A0BB2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2A0BB2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No author COI</w:t>
            </w:r>
          </w:p>
        </w:tc>
        <w:tc>
          <w:tcPr>
            <w:tcW w:w="1002" w:type="dxa"/>
          </w:tcPr>
          <w:p w14:paraId="069EA027" w14:textId="77777777" w:rsidR="004423B1" w:rsidRPr="002A0BB2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2A0BB2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Valid eye tests</w:t>
            </w:r>
          </w:p>
        </w:tc>
        <w:tc>
          <w:tcPr>
            <w:tcW w:w="1483" w:type="dxa"/>
          </w:tcPr>
          <w:p w14:paraId="0E72A128" w14:textId="77777777" w:rsidR="004423B1" w:rsidRPr="002A0BB2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2A0BB2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Control for confounders</w:t>
            </w:r>
          </w:p>
        </w:tc>
        <w:tc>
          <w:tcPr>
            <w:tcW w:w="1230" w:type="dxa"/>
          </w:tcPr>
          <w:p w14:paraId="5E9D3CB8" w14:textId="77777777" w:rsidR="004423B1" w:rsidRPr="002A0BB2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2A0BB2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Appraisal score (/6)</w:t>
            </w:r>
          </w:p>
        </w:tc>
      </w:tr>
      <w:tr w:rsidR="004423B1" w:rsidRPr="00A238E4" w14:paraId="29F28859" w14:textId="77777777" w:rsidTr="00E47792">
        <w:trPr>
          <w:jc w:val="center"/>
        </w:trPr>
        <w:tc>
          <w:tcPr>
            <w:tcW w:w="817" w:type="dxa"/>
          </w:tcPr>
          <w:p w14:paraId="1BC6A170" w14:textId="77777777" w:rsidR="004423B1" w:rsidRDefault="004423B1" w:rsidP="004423B1">
            <w:pPr>
              <w:spacing w:after="0" w:line="24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</w:p>
        </w:tc>
        <w:tc>
          <w:tcPr>
            <w:tcW w:w="2508" w:type="dxa"/>
          </w:tcPr>
          <w:p w14:paraId="2E2C0BBF" w14:textId="77777777" w:rsidR="004423B1" w:rsidRPr="00B252EB" w:rsidRDefault="004423B1" w:rsidP="004423B1">
            <w:pPr>
              <w:spacing w:after="0" w:line="24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FASD</w:t>
            </w:r>
          </w:p>
        </w:tc>
        <w:tc>
          <w:tcPr>
            <w:tcW w:w="1016" w:type="dxa"/>
          </w:tcPr>
          <w:p w14:paraId="6ACB71DB" w14:textId="77777777" w:rsidR="004423B1" w:rsidRPr="00A238E4" w:rsidRDefault="004423B1" w:rsidP="004423B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749" w:type="dxa"/>
          </w:tcPr>
          <w:p w14:paraId="19DBC5BD" w14:textId="77777777" w:rsidR="004423B1" w:rsidRPr="00A238E4" w:rsidRDefault="004423B1" w:rsidP="004423B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097" w:type="dxa"/>
          </w:tcPr>
          <w:p w14:paraId="1F3D9BC9" w14:textId="77777777" w:rsidR="004423B1" w:rsidRPr="00A238E4" w:rsidRDefault="004423B1" w:rsidP="004423B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002" w:type="dxa"/>
          </w:tcPr>
          <w:p w14:paraId="198E235F" w14:textId="77777777" w:rsidR="004423B1" w:rsidRDefault="004423B1" w:rsidP="004423B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002" w:type="dxa"/>
          </w:tcPr>
          <w:p w14:paraId="7CEFB392" w14:textId="77777777" w:rsidR="004423B1" w:rsidRPr="00A238E4" w:rsidRDefault="004423B1" w:rsidP="004423B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483" w:type="dxa"/>
          </w:tcPr>
          <w:p w14:paraId="12C8F3DC" w14:textId="77777777" w:rsidR="004423B1" w:rsidRPr="00A238E4" w:rsidRDefault="004423B1" w:rsidP="004423B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230" w:type="dxa"/>
          </w:tcPr>
          <w:p w14:paraId="423FF04D" w14:textId="77777777" w:rsidR="004423B1" w:rsidRPr="002637E9" w:rsidRDefault="004423B1" w:rsidP="004423B1">
            <w:pPr>
              <w:spacing w:after="0" w:line="24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</w:p>
        </w:tc>
      </w:tr>
      <w:tr w:rsidR="004423B1" w:rsidRPr="00902292" w14:paraId="59404035" w14:textId="77777777" w:rsidTr="00E47792">
        <w:trPr>
          <w:jc w:val="center"/>
        </w:trPr>
        <w:tc>
          <w:tcPr>
            <w:tcW w:w="817" w:type="dxa"/>
          </w:tcPr>
          <w:p w14:paraId="58659805" w14:textId="77777777" w:rsidR="004423B1" w:rsidRDefault="004423B1" w:rsidP="004423B1">
            <w:pPr>
              <w:spacing w:after="0" w:line="240" w:lineRule="auto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1</w:t>
            </w:r>
          </w:p>
        </w:tc>
        <w:tc>
          <w:tcPr>
            <w:tcW w:w="2508" w:type="dxa"/>
          </w:tcPr>
          <w:p w14:paraId="4C85E1EA" w14:textId="77777777" w:rsidR="004423B1" w:rsidRPr="00902292" w:rsidRDefault="004423B1" w:rsidP="004423B1">
            <w:pPr>
              <w:spacing w:after="0" w:line="240" w:lineRule="auto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Hanson 1976</w:t>
            </w:r>
          </w:p>
        </w:tc>
        <w:tc>
          <w:tcPr>
            <w:tcW w:w="1016" w:type="dxa"/>
          </w:tcPr>
          <w:p w14:paraId="4738AFA4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1</w:t>
            </w:r>
          </w:p>
        </w:tc>
        <w:tc>
          <w:tcPr>
            <w:tcW w:w="1749" w:type="dxa"/>
          </w:tcPr>
          <w:p w14:paraId="64B6F40D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0</w:t>
            </w:r>
          </w:p>
        </w:tc>
        <w:tc>
          <w:tcPr>
            <w:tcW w:w="1097" w:type="dxa"/>
          </w:tcPr>
          <w:p w14:paraId="59BD8FE1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0</w:t>
            </w:r>
          </w:p>
        </w:tc>
        <w:tc>
          <w:tcPr>
            <w:tcW w:w="1002" w:type="dxa"/>
          </w:tcPr>
          <w:p w14:paraId="58459FED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1</w:t>
            </w:r>
          </w:p>
        </w:tc>
        <w:tc>
          <w:tcPr>
            <w:tcW w:w="1002" w:type="dxa"/>
          </w:tcPr>
          <w:p w14:paraId="0215243D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1</w:t>
            </w:r>
          </w:p>
        </w:tc>
        <w:tc>
          <w:tcPr>
            <w:tcW w:w="1483" w:type="dxa"/>
          </w:tcPr>
          <w:p w14:paraId="001BE32C" w14:textId="77777777" w:rsidR="004423B1" w:rsidRPr="00EF527F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0</w:t>
            </w:r>
          </w:p>
        </w:tc>
        <w:tc>
          <w:tcPr>
            <w:tcW w:w="1230" w:type="dxa"/>
          </w:tcPr>
          <w:p w14:paraId="48E6CC81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3</w:t>
            </w:r>
          </w:p>
        </w:tc>
      </w:tr>
      <w:tr w:rsidR="004423B1" w:rsidRPr="00902292" w14:paraId="0999740A" w14:textId="77777777" w:rsidTr="00E47792">
        <w:trPr>
          <w:jc w:val="center"/>
        </w:trPr>
        <w:tc>
          <w:tcPr>
            <w:tcW w:w="817" w:type="dxa"/>
          </w:tcPr>
          <w:p w14:paraId="10EC088C" w14:textId="77777777" w:rsidR="004423B1" w:rsidRDefault="004423B1" w:rsidP="004423B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</w:t>
            </w:r>
          </w:p>
        </w:tc>
        <w:tc>
          <w:tcPr>
            <w:tcW w:w="2508" w:type="dxa"/>
          </w:tcPr>
          <w:p w14:paraId="4A10ADCA" w14:textId="77777777" w:rsidR="004423B1" w:rsidRPr="00902292" w:rsidRDefault="004423B1" w:rsidP="004423B1">
            <w:pPr>
              <w:spacing w:after="0" w:line="240" w:lineRule="auto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Steinhausen 1982</w:t>
            </w:r>
          </w:p>
        </w:tc>
        <w:tc>
          <w:tcPr>
            <w:tcW w:w="1016" w:type="dxa"/>
          </w:tcPr>
          <w:p w14:paraId="7CE7EA6E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1</w:t>
            </w:r>
          </w:p>
        </w:tc>
        <w:tc>
          <w:tcPr>
            <w:tcW w:w="1749" w:type="dxa"/>
          </w:tcPr>
          <w:p w14:paraId="68198C2C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0</w:t>
            </w:r>
          </w:p>
        </w:tc>
        <w:tc>
          <w:tcPr>
            <w:tcW w:w="1097" w:type="dxa"/>
          </w:tcPr>
          <w:p w14:paraId="37236AE5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0</w:t>
            </w:r>
          </w:p>
        </w:tc>
        <w:tc>
          <w:tcPr>
            <w:tcW w:w="1002" w:type="dxa"/>
          </w:tcPr>
          <w:p w14:paraId="64C8B725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1</w:t>
            </w:r>
          </w:p>
        </w:tc>
        <w:tc>
          <w:tcPr>
            <w:tcW w:w="1002" w:type="dxa"/>
          </w:tcPr>
          <w:p w14:paraId="0326EC20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1</w:t>
            </w:r>
          </w:p>
        </w:tc>
        <w:tc>
          <w:tcPr>
            <w:tcW w:w="1483" w:type="dxa"/>
          </w:tcPr>
          <w:p w14:paraId="073D2766" w14:textId="77777777" w:rsidR="004423B1" w:rsidRPr="00EF527F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0</w:t>
            </w:r>
          </w:p>
        </w:tc>
        <w:tc>
          <w:tcPr>
            <w:tcW w:w="1230" w:type="dxa"/>
          </w:tcPr>
          <w:p w14:paraId="501D2822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3</w:t>
            </w:r>
          </w:p>
        </w:tc>
      </w:tr>
      <w:tr w:rsidR="004423B1" w:rsidRPr="00902292" w14:paraId="669BCC07" w14:textId="77777777" w:rsidTr="00E47792">
        <w:trPr>
          <w:jc w:val="center"/>
        </w:trPr>
        <w:tc>
          <w:tcPr>
            <w:tcW w:w="817" w:type="dxa"/>
          </w:tcPr>
          <w:p w14:paraId="5F056A10" w14:textId="77777777" w:rsidR="004423B1" w:rsidRDefault="004423B1" w:rsidP="004423B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</w:t>
            </w:r>
          </w:p>
        </w:tc>
        <w:tc>
          <w:tcPr>
            <w:tcW w:w="2508" w:type="dxa"/>
          </w:tcPr>
          <w:p w14:paraId="6DC2DE1F" w14:textId="77777777" w:rsidR="004423B1" w:rsidRDefault="004423B1" w:rsidP="004423B1">
            <w:pPr>
              <w:spacing w:after="0" w:line="240" w:lineRule="auto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S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römland 1982</w:t>
            </w:r>
          </w:p>
        </w:tc>
        <w:tc>
          <w:tcPr>
            <w:tcW w:w="1016" w:type="dxa"/>
          </w:tcPr>
          <w:p w14:paraId="67D04432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1</w:t>
            </w:r>
          </w:p>
        </w:tc>
        <w:tc>
          <w:tcPr>
            <w:tcW w:w="1749" w:type="dxa"/>
          </w:tcPr>
          <w:p w14:paraId="3BD51299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0</w:t>
            </w:r>
          </w:p>
        </w:tc>
        <w:tc>
          <w:tcPr>
            <w:tcW w:w="1097" w:type="dxa"/>
          </w:tcPr>
          <w:p w14:paraId="783748A7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0</w:t>
            </w:r>
          </w:p>
        </w:tc>
        <w:tc>
          <w:tcPr>
            <w:tcW w:w="1002" w:type="dxa"/>
          </w:tcPr>
          <w:p w14:paraId="7BEB1D09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0</w:t>
            </w:r>
          </w:p>
        </w:tc>
        <w:tc>
          <w:tcPr>
            <w:tcW w:w="1002" w:type="dxa"/>
          </w:tcPr>
          <w:p w14:paraId="05C5D18B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1</w:t>
            </w:r>
          </w:p>
        </w:tc>
        <w:tc>
          <w:tcPr>
            <w:tcW w:w="1483" w:type="dxa"/>
          </w:tcPr>
          <w:p w14:paraId="11046AEF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0</w:t>
            </w:r>
          </w:p>
        </w:tc>
        <w:tc>
          <w:tcPr>
            <w:tcW w:w="1230" w:type="dxa"/>
          </w:tcPr>
          <w:p w14:paraId="71871775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2</w:t>
            </w:r>
          </w:p>
        </w:tc>
      </w:tr>
      <w:tr w:rsidR="004423B1" w:rsidRPr="00902292" w14:paraId="5C8FBCE6" w14:textId="77777777" w:rsidTr="00E47792">
        <w:trPr>
          <w:jc w:val="center"/>
        </w:trPr>
        <w:tc>
          <w:tcPr>
            <w:tcW w:w="817" w:type="dxa"/>
          </w:tcPr>
          <w:p w14:paraId="01EF115F" w14:textId="77777777" w:rsidR="004423B1" w:rsidRPr="00902292" w:rsidRDefault="004423B1" w:rsidP="004423B1">
            <w:pPr>
              <w:spacing w:after="0" w:line="240" w:lineRule="auto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</w:t>
            </w:r>
          </w:p>
        </w:tc>
        <w:tc>
          <w:tcPr>
            <w:tcW w:w="2508" w:type="dxa"/>
          </w:tcPr>
          <w:p w14:paraId="4B7A2168" w14:textId="77777777" w:rsidR="004423B1" w:rsidRPr="00902292" w:rsidRDefault="004423B1" w:rsidP="004423B1">
            <w:pPr>
              <w:spacing w:after="0" w:line="240" w:lineRule="auto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90229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Beattie</w:t>
            </w:r>
            <w: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1983</w:t>
            </w:r>
          </w:p>
        </w:tc>
        <w:tc>
          <w:tcPr>
            <w:tcW w:w="1016" w:type="dxa"/>
          </w:tcPr>
          <w:p w14:paraId="27607FF5" w14:textId="77777777" w:rsidR="004423B1" w:rsidRPr="00902292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1</w:t>
            </w:r>
          </w:p>
        </w:tc>
        <w:tc>
          <w:tcPr>
            <w:tcW w:w="1749" w:type="dxa"/>
          </w:tcPr>
          <w:p w14:paraId="3C199712" w14:textId="77777777" w:rsidR="004423B1" w:rsidRPr="00902292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0</w:t>
            </w:r>
          </w:p>
        </w:tc>
        <w:tc>
          <w:tcPr>
            <w:tcW w:w="1097" w:type="dxa"/>
          </w:tcPr>
          <w:p w14:paraId="3CC568CD" w14:textId="77777777" w:rsidR="004423B1" w:rsidRPr="00902292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0</w:t>
            </w:r>
          </w:p>
        </w:tc>
        <w:tc>
          <w:tcPr>
            <w:tcW w:w="1002" w:type="dxa"/>
          </w:tcPr>
          <w:p w14:paraId="7C526373" w14:textId="77777777" w:rsidR="004423B1" w:rsidRPr="00902292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1</w:t>
            </w:r>
          </w:p>
        </w:tc>
        <w:tc>
          <w:tcPr>
            <w:tcW w:w="1002" w:type="dxa"/>
          </w:tcPr>
          <w:p w14:paraId="7FBE30F4" w14:textId="77777777" w:rsidR="004423B1" w:rsidRPr="00902292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1</w:t>
            </w:r>
          </w:p>
        </w:tc>
        <w:tc>
          <w:tcPr>
            <w:tcW w:w="1483" w:type="dxa"/>
          </w:tcPr>
          <w:p w14:paraId="3E68FC59" w14:textId="77777777" w:rsidR="004423B1" w:rsidRPr="00EF527F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EF527F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0</w:t>
            </w:r>
          </w:p>
        </w:tc>
        <w:tc>
          <w:tcPr>
            <w:tcW w:w="1230" w:type="dxa"/>
          </w:tcPr>
          <w:p w14:paraId="5CA5B7F9" w14:textId="77777777" w:rsidR="004423B1" w:rsidRPr="00364799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3</w:t>
            </w:r>
          </w:p>
        </w:tc>
      </w:tr>
      <w:tr w:rsidR="004423B1" w:rsidRPr="00A238E4" w14:paraId="62C97FC2" w14:textId="77777777" w:rsidTr="00E47792">
        <w:trPr>
          <w:jc w:val="center"/>
        </w:trPr>
        <w:tc>
          <w:tcPr>
            <w:tcW w:w="817" w:type="dxa"/>
          </w:tcPr>
          <w:p w14:paraId="114E9D8C" w14:textId="77777777" w:rsidR="004423B1" w:rsidRDefault="004423B1" w:rsidP="004423B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</w:t>
            </w:r>
          </w:p>
        </w:tc>
        <w:tc>
          <w:tcPr>
            <w:tcW w:w="2508" w:type="dxa"/>
          </w:tcPr>
          <w:p w14:paraId="0FFEBD1C" w14:textId="77777777" w:rsidR="004423B1" w:rsidRPr="00A238E4" w:rsidRDefault="004423B1" w:rsidP="004423B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trömland</w:t>
            </w:r>
            <w:r w:rsidRPr="00A238E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1985</w:t>
            </w:r>
          </w:p>
        </w:tc>
        <w:tc>
          <w:tcPr>
            <w:tcW w:w="1016" w:type="dxa"/>
          </w:tcPr>
          <w:p w14:paraId="3AA985F5" w14:textId="77777777" w:rsidR="004423B1" w:rsidRPr="00A238E4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A238E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749" w:type="dxa"/>
          </w:tcPr>
          <w:p w14:paraId="1484D6FB" w14:textId="77777777" w:rsidR="004423B1" w:rsidRPr="00A238E4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A238E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</w:t>
            </w:r>
          </w:p>
        </w:tc>
        <w:tc>
          <w:tcPr>
            <w:tcW w:w="1097" w:type="dxa"/>
          </w:tcPr>
          <w:p w14:paraId="47381FE5" w14:textId="77777777" w:rsidR="004423B1" w:rsidRPr="00A238E4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A238E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</w:t>
            </w:r>
          </w:p>
        </w:tc>
        <w:tc>
          <w:tcPr>
            <w:tcW w:w="1002" w:type="dxa"/>
          </w:tcPr>
          <w:p w14:paraId="4F2C5D52" w14:textId="77777777" w:rsidR="004423B1" w:rsidRPr="00A238E4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A238E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002" w:type="dxa"/>
          </w:tcPr>
          <w:p w14:paraId="7404F76A" w14:textId="77777777" w:rsidR="004423B1" w:rsidRPr="00A238E4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A238E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483" w:type="dxa"/>
          </w:tcPr>
          <w:p w14:paraId="7D949B89" w14:textId="77777777" w:rsidR="004423B1" w:rsidRPr="00EF527F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F527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</w:t>
            </w:r>
          </w:p>
        </w:tc>
        <w:tc>
          <w:tcPr>
            <w:tcW w:w="1230" w:type="dxa"/>
          </w:tcPr>
          <w:p w14:paraId="491FC4B0" w14:textId="77777777" w:rsidR="004423B1" w:rsidRPr="002637E9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3</w:t>
            </w:r>
          </w:p>
        </w:tc>
      </w:tr>
      <w:tr w:rsidR="004423B1" w:rsidRPr="00A238E4" w14:paraId="43C0A7EF" w14:textId="77777777" w:rsidTr="00E47792">
        <w:trPr>
          <w:jc w:val="center"/>
        </w:trPr>
        <w:tc>
          <w:tcPr>
            <w:tcW w:w="817" w:type="dxa"/>
          </w:tcPr>
          <w:p w14:paraId="67371DED" w14:textId="77777777" w:rsidR="004423B1" w:rsidRDefault="004423B1" w:rsidP="004423B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</w:t>
            </w:r>
          </w:p>
        </w:tc>
        <w:tc>
          <w:tcPr>
            <w:tcW w:w="2508" w:type="dxa"/>
          </w:tcPr>
          <w:p w14:paraId="4883EEE1" w14:textId="77777777" w:rsidR="004423B1" w:rsidRDefault="004423B1" w:rsidP="004423B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hurch &amp; Gerkin1988</w:t>
            </w:r>
          </w:p>
        </w:tc>
        <w:tc>
          <w:tcPr>
            <w:tcW w:w="1016" w:type="dxa"/>
          </w:tcPr>
          <w:p w14:paraId="08700928" w14:textId="77777777" w:rsidR="004423B1" w:rsidRPr="00A238E4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749" w:type="dxa"/>
          </w:tcPr>
          <w:p w14:paraId="4D1BE7B9" w14:textId="77777777" w:rsidR="004423B1" w:rsidRPr="00A238E4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</w:t>
            </w:r>
          </w:p>
        </w:tc>
        <w:tc>
          <w:tcPr>
            <w:tcW w:w="1097" w:type="dxa"/>
          </w:tcPr>
          <w:p w14:paraId="429573C8" w14:textId="77777777" w:rsidR="004423B1" w:rsidRPr="00A238E4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</w:t>
            </w:r>
          </w:p>
        </w:tc>
        <w:tc>
          <w:tcPr>
            <w:tcW w:w="1002" w:type="dxa"/>
          </w:tcPr>
          <w:p w14:paraId="7A8795BF" w14:textId="77777777" w:rsidR="004423B1" w:rsidRPr="00A238E4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002" w:type="dxa"/>
          </w:tcPr>
          <w:p w14:paraId="3E88B546" w14:textId="77777777" w:rsidR="004423B1" w:rsidRPr="00A238E4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483" w:type="dxa"/>
          </w:tcPr>
          <w:p w14:paraId="1D9F260F" w14:textId="77777777" w:rsidR="004423B1" w:rsidRPr="00EF527F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</w:t>
            </w:r>
          </w:p>
        </w:tc>
        <w:tc>
          <w:tcPr>
            <w:tcW w:w="1230" w:type="dxa"/>
          </w:tcPr>
          <w:p w14:paraId="7D83C8F0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3</w:t>
            </w:r>
          </w:p>
        </w:tc>
      </w:tr>
      <w:tr w:rsidR="004423B1" w:rsidRPr="00A238E4" w14:paraId="360FC5C5" w14:textId="77777777" w:rsidTr="00E47792">
        <w:trPr>
          <w:jc w:val="center"/>
        </w:trPr>
        <w:tc>
          <w:tcPr>
            <w:tcW w:w="817" w:type="dxa"/>
          </w:tcPr>
          <w:p w14:paraId="50F74255" w14:textId="77777777" w:rsidR="004423B1" w:rsidRPr="00A238E4" w:rsidRDefault="004423B1" w:rsidP="004423B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7</w:t>
            </w:r>
          </w:p>
        </w:tc>
        <w:tc>
          <w:tcPr>
            <w:tcW w:w="2508" w:type="dxa"/>
          </w:tcPr>
          <w:p w14:paraId="38B88DCC" w14:textId="77777777" w:rsidR="004423B1" w:rsidRPr="00A238E4" w:rsidRDefault="004423B1" w:rsidP="004423B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A238E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arones 1992</w:t>
            </w:r>
          </w:p>
        </w:tc>
        <w:tc>
          <w:tcPr>
            <w:tcW w:w="1016" w:type="dxa"/>
          </w:tcPr>
          <w:p w14:paraId="1B249990" w14:textId="77777777" w:rsidR="004423B1" w:rsidRPr="00A238E4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</w:t>
            </w:r>
          </w:p>
        </w:tc>
        <w:tc>
          <w:tcPr>
            <w:tcW w:w="1749" w:type="dxa"/>
          </w:tcPr>
          <w:p w14:paraId="6623E39B" w14:textId="77777777" w:rsidR="004423B1" w:rsidRPr="00A238E4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</w:t>
            </w:r>
          </w:p>
        </w:tc>
        <w:tc>
          <w:tcPr>
            <w:tcW w:w="1097" w:type="dxa"/>
          </w:tcPr>
          <w:p w14:paraId="09DF974A" w14:textId="77777777" w:rsidR="004423B1" w:rsidRPr="00A238E4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</w:t>
            </w:r>
          </w:p>
        </w:tc>
        <w:tc>
          <w:tcPr>
            <w:tcW w:w="1002" w:type="dxa"/>
          </w:tcPr>
          <w:p w14:paraId="61BBAD86" w14:textId="77777777" w:rsidR="004423B1" w:rsidRPr="00A238E4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002" w:type="dxa"/>
          </w:tcPr>
          <w:p w14:paraId="77FCDDFE" w14:textId="77777777" w:rsidR="004423B1" w:rsidRPr="00A238E4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483" w:type="dxa"/>
          </w:tcPr>
          <w:p w14:paraId="3ADD6431" w14:textId="77777777" w:rsidR="004423B1" w:rsidRPr="00EF527F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F527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</w:t>
            </w:r>
          </w:p>
        </w:tc>
        <w:tc>
          <w:tcPr>
            <w:tcW w:w="1230" w:type="dxa"/>
          </w:tcPr>
          <w:p w14:paraId="5A597CA6" w14:textId="77777777" w:rsidR="004423B1" w:rsidRPr="002637E9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2</w:t>
            </w:r>
          </w:p>
        </w:tc>
      </w:tr>
      <w:tr w:rsidR="004423B1" w:rsidRPr="00A238E4" w14:paraId="5727F1FB" w14:textId="77777777" w:rsidTr="00E47792">
        <w:trPr>
          <w:jc w:val="center"/>
        </w:trPr>
        <w:tc>
          <w:tcPr>
            <w:tcW w:w="817" w:type="dxa"/>
          </w:tcPr>
          <w:p w14:paraId="1622EBC3" w14:textId="77777777" w:rsidR="004423B1" w:rsidRDefault="004423B1" w:rsidP="004423B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8</w:t>
            </w:r>
          </w:p>
        </w:tc>
        <w:tc>
          <w:tcPr>
            <w:tcW w:w="2508" w:type="dxa"/>
          </w:tcPr>
          <w:p w14:paraId="54BB5F78" w14:textId="77777777" w:rsidR="004423B1" w:rsidRPr="00D27621" w:rsidRDefault="004423B1" w:rsidP="004423B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2762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pohr 1993</w:t>
            </w:r>
          </w:p>
        </w:tc>
        <w:tc>
          <w:tcPr>
            <w:tcW w:w="1016" w:type="dxa"/>
          </w:tcPr>
          <w:p w14:paraId="334A714F" w14:textId="77777777" w:rsidR="004423B1" w:rsidRPr="00A238E4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749" w:type="dxa"/>
          </w:tcPr>
          <w:p w14:paraId="49E9C10F" w14:textId="77777777" w:rsidR="004423B1" w:rsidRPr="00A238E4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</w:t>
            </w:r>
          </w:p>
        </w:tc>
        <w:tc>
          <w:tcPr>
            <w:tcW w:w="1097" w:type="dxa"/>
          </w:tcPr>
          <w:p w14:paraId="27A042BA" w14:textId="77777777" w:rsidR="004423B1" w:rsidRPr="00A238E4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</w:t>
            </w:r>
          </w:p>
        </w:tc>
        <w:tc>
          <w:tcPr>
            <w:tcW w:w="1002" w:type="dxa"/>
          </w:tcPr>
          <w:p w14:paraId="4A2CB116" w14:textId="77777777" w:rsidR="004423B1" w:rsidRPr="00A238E4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002" w:type="dxa"/>
          </w:tcPr>
          <w:p w14:paraId="2F9278D4" w14:textId="77777777" w:rsidR="004423B1" w:rsidRPr="00A238E4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483" w:type="dxa"/>
          </w:tcPr>
          <w:p w14:paraId="21321CB5" w14:textId="77777777" w:rsidR="004423B1" w:rsidRPr="00EF527F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</w:t>
            </w:r>
          </w:p>
        </w:tc>
        <w:tc>
          <w:tcPr>
            <w:tcW w:w="1230" w:type="dxa"/>
          </w:tcPr>
          <w:p w14:paraId="1A840E5E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3</w:t>
            </w:r>
          </w:p>
        </w:tc>
      </w:tr>
      <w:tr w:rsidR="004423B1" w:rsidRPr="00A238E4" w14:paraId="2707E956" w14:textId="77777777" w:rsidTr="00E47792">
        <w:trPr>
          <w:jc w:val="center"/>
        </w:trPr>
        <w:tc>
          <w:tcPr>
            <w:tcW w:w="817" w:type="dxa"/>
          </w:tcPr>
          <w:p w14:paraId="327B0F1D" w14:textId="77777777" w:rsidR="004423B1" w:rsidRDefault="004423B1" w:rsidP="004423B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9</w:t>
            </w:r>
          </w:p>
        </w:tc>
        <w:tc>
          <w:tcPr>
            <w:tcW w:w="2508" w:type="dxa"/>
          </w:tcPr>
          <w:p w14:paraId="35FF98B6" w14:textId="77777777" w:rsidR="004423B1" w:rsidRPr="00D27621" w:rsidRDefault="004423B1" w:rsidP="004423B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2762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pohr 1994</w:t>
            </w:r>
          </w:p>
        </w:tc>
        <w:tc>
          <w:tcPr>
            <w:tcW w:w="1016" w:type="dxa"/>
          </w:tcPr>
          <w:p w14:paraId="29925B68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749" w:type="dxa"/>
          </w:tcPr>
          <w:p w14:paraId="6EC95DB9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</w:t>
            </w:r>
          </w:p>
        </w:tc>
        <w:tc>
          <w:tcPr>
            <w:tcW w:w="1097" w:type="dxa"/>
          </w:tcPr>
          <w:p w14:paraId="3E1D8435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</w:t>
            </w:r>
          </w:p>
        </w:tc>
        <w:tc>
          <w:tcPr>
            <w:tcW w:w="1002" w:type="dxa"/>
          </w:tcPr>
          <w:p w14:paraId="0D65C4CA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002" w:type="dxa"/>
          </w:tcPr>
          <w:p w14:paraId="143B4391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483" w:type="dxa"/>
          </w:tcPr>
          <w:p w14:paraId="409BBE69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</w:t>
            </w:r>
          </w:p>
        </w:tc>
        <w:tc>
          <w:tcPr>
            <w:tcW w:w="1230" w:type="dxa"/>
          </w:tcPr>
          <w:p w14:paraId="31E4867B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3</w:t>
            </w:r>
          </w:p>
        </w:tc>
      </w:tr>
      <w:tr w:rsidR="004423B1" w:rsidRPr="00A238E4" w14:paraId="6F3B15A3" w14:textId="77777777" w:rsidTr="00E47792">
        <w:trPr>
          <w:jc w:val="center"/>
        </w:trPr>
        <w:tc>
          <w:tcPr>
            <w:tcW w:w="817" w:type="dxa"/>
          </w:tcPr>
          <w:p w14:paraId="758F5B1C" w14:textId="77777777" w:rsidR="004423B1" w:rsidRDefault="004423B1" w:rsidP="004423B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0</w:t>
            </w:r>
          </w:p>
        </w:tc>
        <w:tc>
          <w:tcPr>
            <w:tcW w:w="2508" w:type="dxa"/>
          </w:tcPr>
          <w:p w14:paraId="17A73D55" w14:textId="77777777" w:rsidR="004423B1" w:rsidRPr="00D27621" w:rsidRDefault="004423B1" w:rsidP="004423B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2762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trömland 1996</w:t>
            </w:r>
          </w:p>
        </w:tc>
        <w:tc>
          <w:tcPr>
            <w:tcW w:w="1016" w:type="dxa"/>
          </w:tcPr>
          <w:p w14:paraId="05E8989C" w14:textId="77777777" w:rsidR="004423B1" w:rsidRPr="00A238E4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A238E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749" w:type="dxa"/>
          </w:tcPr>
          <w:p w14:paraId="47334B06" w14:textId="77777777" w:rsidR="004423B1" w:rsidRPr="00A238E4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A238E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</w:t>
            </w:r>
          </w:p>
        </w:tc>
        <w:tc>
          <w:tcPr>
            <w:tcW w:w="1097" w:type="dxa"/>
          </w:tcPr>
          <w:p w14:paraId="15D2016B" w14:textId="77777777" w:rsidR="004423B1" w:rsidRPr="00A238E4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A238E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</w:t>
            </w:r>
          </w:p>
        </w:tc>
        <w:tc>
          <w:tcPr>
            <w:tcW w:w="1002" w:type="dxa"/>
          </w:tcPr>
          <w:p w14:paraId="348D305A" w14:textId="77777777" w:rsidR="004423B1" w:rsidRPr="00A238E4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A238E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002" w:type="dxa"/>
          </w:tcPr>
          <w:p w14:paraId="2784B54D" w14:textId="77777777" w:rsidR="004423B1" w:rsidRPr="00A238E4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A238E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483" w:type="dxa"/>
          </w:tcPr>
          <w:p w14:paraId="292C2530" w14:textId="77777777" w:rsidR="004423B1" w:rsidRPr="00EF527F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F527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</w:t>
            </w:r>
          </w:p>
        </w:tc>
        <w:tc>
          <w:tcPr>
            <w:tcW w:w="1230" w:type="dxa"/>
          </w:tcPr>
          <w:p w14:paraId="1D9B7097" w14:textId="77777777" w:rsidR="004423B1" w:rsidRPr="002637E9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3</w:t>
            </w:r>
          </w:p>
        </w:tc>
      </w:tr>
      <w:tr w:rsidR="004423B1" w:rsidRPr="00A238E4" w14:paraId="4E21D6DD" w14:textId="77777777" w:rsidTr="00E47792">
        <w:trPr>
          <w:jc w:val="center"/>
        </w:trPr>
        <w:tc>
          <w:tcPr>
            <w:tcW w:w="817" w:type="dxa"/>
          </w:tcPr>
          <w:p w14:paraId="48BA04AD" w14:textId="77777777" w:rsidR="004423B1" w:rsidRPr="00A238E4" w:rsidRDefault="004423B1" w:rsidP="004423B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1</w:t>
            </w:r>
          </w:p>
        </w:tc>
        <w:tc>
          <w:tcPr>
            <w:tcW w:w="2508" w:type="dxa"/>
          </w:tcPr>
          <w:p w14:paraId="2352416F" w14:textId="77777777" w:rsidR="004423B1" w:rsidRPr="00D27621" w:rsidRDefault="004423B1" w:rsidP="004423B1">
            <w:pPr>
              <w:spacing w:after="0" w:line="240" w:lineRule="auto"/>
              <w:rPr>
                <w:rFonts w:ascii="Times New Roman" w:hAnsi="Times New Roman" w:cs="Times New Roman"/>
                <w:i/>
                <w:iCs/>
                <w:sz w:val="24"/>
                <w:szCs w:val="24"/>
                <w:lang w:val="en-US"/>
              </w:rPr>
            </w:pPr>
            <w:r w:rsidRPr="00D27621">
              <w:rPr>
                <w:rFonts w:ascii="Times New Roman" w:hAnsi="Times New Roman" w:cs="Times New Roman"/>
                <w:i/>
                <w:iCs/>
                <w:sz w:val="24"/>
                <w:szCs w:val="24"/>
                <w:lang w:val="en-US"/>
              </w:rPr>
              <w:t>Hellström 1997b</w:t>
            </w:r>
          </w:p>
        </w:tc>
        <w:tc>
          <w:tcPr>
            <w:tcW w:w="1016" w:type="dxa"/>
          </w:tcPr>
          <w:p w14:paraId="25A4F7F9" w14:textId="77777777" w:rsidR="004423B1" w:rsidRPr="008F7F6D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F7F6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749" w:type="dxa"/>
          </w:tcPr>
          <w:p w14:paraId="44C9CB39" w14:textId="77777777" w:rsidR="004423B1" w:rsidRPr="008F7F6D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F7F6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</w:t>
            </w:r>
          </w:p>
        </w:tc>
        <w:tc>
          <w:tcPr>
            <w:tcW w:w="1097" w:type="dxa"/>
          </w:tcPr>
          <w:p w14:paraId="0C86134A" w14:textId="77777777" w:rsidR="004423B1" w:rsidRPr="008F7F6D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F7F6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</w:t>
            </w:r>
          </w:p>
        </w:tc>
        <w:tc>
          <w:tcPr>
            <w:tcW w:w="1002" w:type="dxa"/>
          </w:tcPr>
          <w:p w14:paraId="0E9EBF99" w14:textId="77777777" w:rsidR="004423B1" w:rsidRPr="008F7F6D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F7F6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002" w:type="dxa"/>
          </w:tcPr>
          <w:p w14:paraId="7B290F85" w14:textId="77777777" w:rsidR="004423B1" w:rsidRPr="008F7F6D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F7F6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</w:t>
            </w:r>
          </w:p>
        </w:tc>
        <w:tc>
          <w:tcPr>
            <w:tcW w:w="1483" w:type="dxa"/>
          </w:tcPr>
          <w:p w14:paraId="71455155" w14:textId="77777777" w:rsidR="004423B1" w:rsidRPr="008F7F6D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F7F6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230" w:type="dxa"/>
          </w:tcPr>
          <w:p w14:paraId="0B4E1900" w14:textId="77777777" w:rsidR="004423B1" w:rsidRPr="008F7F6D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8F7F6D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3</w:t>
            </w:r>
          </w:p>
        </w:tc>
      </w:tr>
      <w:tr w:rsidR="004423B1" w:rsidRPr="00A238E4" w14:paraId="389F8379" w14:textId="77777777" w:rsidTr="00E47792">
        <w:trPr>
          <w:jc w:val="center"/>
        </w:trPr>
        <w:tc>
          <w:tcPr>
            <w:tcW w:w="817" w:type="dxa"/>
          </w:tcPr>
          <w:p w14:paraId="033CA92A" w14:textId="77777777" w:rsidR="004423B1" w:rsidRPr="00A238E4" w:rsidRDefault="004423B1" w:rsidP="004423B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2</w:t>
            </w:r>
          </w:p>
        </w:tc>
        <w:tc>
          <w:tcPr>
            <w:tcW w:w="2508" w:type="dxa"/>
          </w:tcPr>
          <w:p w14:paraId="493271AC" w14:textId="77777777" w:rsidR="004423B1" w:rsidRPr="00D27621" w:rsidRDefault="004423B1" w:rsidP="004423B1">
            <w:pPr>
              <w:spacing w:after="0" w:line="240" w:lineRule="auto"/>
              <w:rPr>
                <w:rFonts w:ascii="Times New Roman" w:hAnsi="Times New Roman" w:cs="Times New Roman"/>
                <w:i/>
                <w:iCs/>
                <w:sz w:val="24"/>
                <w:szCs w:val="24"/>
                <w:lang w:val="en-US"/>
              </w:rPr>
            </w:pPr>
            <w:r w:rsidRPr="00D27621">
              <w:rPr>
                <w:rFonts w:ascii="Times New Roman" w:hAnsi="Times New Roman" w:cs="Times New Roman"/>
                <w:i/>
                <w:iCs/>
                <w:sz w:val="24"/>
                <w:szCs w:val="24"/>
                <w:lang w:val="en-US"/>
              </w:rPr>
              <w:t>Hellström 1997a</w:t>
            </w:r>
          </w:p>
        </w:tc>
        <w:tc>
          <w:tcPr>
            <w:tcW w:w="1016" w:type="dxa"/>
          </w:tcPr>
          <w:p w14:paraId="2F3F9CEB" w14:textId="77777777" w:rsidR="004423B1" w:rsidRPr="008F7F6D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F7F6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</w:t>
            </w:r>
          </w:p>
        </w:tc>
        <w:tc>
          <w:tcPr>
            <w:tcW w:w="1749" w:type="dxa"/>
          </w:tcPr>
          <w:p w14:paraId="3673AE27" w14:textId="77777777" w:rsidR="004423B1" w:rsidRPr="008F7F6D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F7F6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</w:t>
            </w:r>
          </w:p>
        </w:tc>
        <w:tc>
          <w:tcPr>
            <w:tcW w:w="1097" w:type="dxa"/>
          </w:tcPr>
          <w:p w14:paraId="0EECCC49" w14:textId="77777777" w:rsidR="004423B1" w:rsidRPr="008F7F6D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F7F6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</w:t>
            </w:r>
          </w:p>
        </w:tc>
        <w:tc>
          <w:tcPr>
            <w:tcW w:w="1002" w:type="dxa"/>
          </w:tcPr>
          <w:p w14:paraId="2D65D640" w14:textId="77777777" w:rsidR="004423B1" w:rsidRPr="008F7F6D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F7F6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002" w:type="dxa"/>
          </w:tcPr>
          <w:p w14:paraId="36D924E6" w14:textId="77777777" w:rsidR="004423B1" w:rsidRPr="008F7F6D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F7F6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</w:t>
            </w:r>
          </w:p>
        </w:tc>
        <w:tc>
          <w:tcPr>
            <w:tcW w:w="1483" w:type="dxa"/>
          </w:tcPr>
          <w:p w14:paraId="4369689E" w14:textId="77777777" w:rsidR="004423B1" w:rsidRPr="008F7F6D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F7F6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230" w:type="dxa"/>
          </w:tcPr>
          <w:p w14:paraId="3DDF3FCD" w14:textId="77777777" w:rsidR="004423B1" w:rsidRPr="008F7F6D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8F7F6D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2</w:t>
            </w:r>
          </w:p>
        </w:tc>
      </w:tr>
      <w:tr w:rsidR="004423B1" w:rsidRPr="00A238E4" w14:paraId="3ACE0ECF" w14:textId="77777777" w:rsidTr="00E47792">
        <w:trPr>
          <w:jc w:val="center"/>
        </w:trPr>
        <w:tc>
          <w:tcPr>
            <w:tcW w:w="817" w:type="dxa"/>
          </w:tcPr>
          <w:p w14:paraId="5A83974A" w14:textId="77777777" w:rsidR="004423B1" w:rsidRDefault="004423B1" w:rsidP="004423B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3</w:t>
            </w:r>
          </w:p>
        </w:tc>
        <w:tc>
          <w:tcPr>
            <w:tcW w:w="2508" w:type="dxa"/>
          </w:tcPr>
          <w:p w14:paraId="054FE607" w14:textId="77777777" w:rsidR="004423B1" w:rsidRPr="00D27621" w:rsidRDefault="004423B1" w:rsidP="004423B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2762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geland 1998</w:t>
            </w:r>
          </w:p>
        </w:tc>
        <w:tc>
          <w:tcPr>
            <w:tcW w:w="1016" w:type="dxa"/>
          </w:tcPr>
          <w:p w14:paraId="65383C7C" w14:textId="77777777" w:rsidR="004423B1" w:rsidRPr="008F7F6D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F7F6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749" w:type="dxa"/>
          </w:tcPr>
          <w:p w14:paraId="397545C0" w14:textId="77777777" w:rsidR="004423B1" w:rsidRPr="008F7F6D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F7F6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</w:t>
            </w:r>
          </w:p>
        </w:tc>
        <w:tc>
          <w:tcPr>
            <w:tcW w:w="1097" w:type="dxa"/>
          </w:tcPr>
          <w:p w14:paraId="6301B562" w14:textId="77777777" w:rsidR="004423B1" w:rsidRPr="008F7F6D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F7F6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</w:t>
            </w:r>
          </w:p>
        </w:tc>
        <w:tc>
          <w:tcPr>
            <w:tcW w:w="1002" w:type="dxa"/>
          </w:tcPr>
          <w:p w14:paraId="53985A40" w14:textId="77777777" w:rsidR="004423B1" w:rsidRPr="008F7F6D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F7F6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002" w:type="dxa"/>
          </w:tcPr>
          <w:p w14:paraId="16CB2770" w14:textId="77777777" w:rsidR="004423B1" w:rsidRPr="008F7F6D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F7F6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483" w:type="dxa"/>
          </w:tcPr>
          <w:p w14:paraId="0AB4B388" w14:textId="77777777" w:rsidR="004423B1" w:rsidRPr="008F7F6D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F7F6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</w:t>
            </w:r>
          </w:p>
        </w:tc>
        <w:tc>
          <w:tcPr>
            <w:tcW w:w="1230" w:type="dxa"/>
          </w:tcPr>
          <w:p w14:paraId="51581297" w14:textId="77777777" w:rsidR="004423B1" w:rsidRPr="008F7F6D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8F7F6D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3</w:t>
            </w:r>
          </w:p>
        </w:tc>
      </w:tr>
      <w:tr w:rsidR="004423B1" w:rsidRPr="00A238E4" w14:paraId="2BA28791" w14:textId="77777777" w:rsidTr="00E47792">
        <w:trPr>
          <w:jc w:val="center"/>
        </w:trPr>
        <w:tc>
          <w:tcPr>
            <w:tcW w:w="817" w:type="dxa"/>
          </w:tcPr>
          <w:p w14:paraId="0E1B00E1" w14:textId="77777777" w:rsidR="004423B1" w:rsidRPr="00A238E4" w:rsidRDefault="004423B1" w:rsidP="004423B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4</w:t>
            </w:r>
          </w:p>
        </w:tc>
        <w:tc>
          <w:tcPr>
            <w:tcW w:w="2508" w:type="dxa"/>
          </w:tcPr>
          <w:p w14:paraId="3CFD7DDF" w14:textId="77777777" w:rsidR="004423B1" w:rsidRPr="00D27621" w:rsidRDefault="004423B1" w:rsidP="004423B1">
            <w:pPr>
              <w:spacing w:after="0" w:line="240" w:lineRule="auto"/>
              <w:rPr>
                <w:rFonts w:ascii="Times New Roman" w:hAnsi="Times New Roman" w:cs="Times New Roman"/>
                <w:i/>
                <w:iCs/>
                <w:sz w:val="24"/>
                <w:szCs w:val="24"/>
                <w:lang w:val="en-US"/>
              </w:rPr>
            </w:pPr>
            <w:r w:rsidRPr="00D27621">
              <w:rPr>
                <w:rFonts w:ascii="Times New Roman" w:hAnsi="Times New Roman" w:cs="Times New Roman"/>
                <w:i/>
                <w:iCs/>
                <w:sz w:val="24"/>
                <w:szCs w:val="24"/>
                <w:lang w:val="en-US"/>
              </w:rPr>
              <w:t>Hellström 1999</w:t>
            </w:r>
          </w:p>
        </w:tc>
        <w:tc>
          <w:tcPr>
            <w:tcW w:w="1016" w:type="dxa"/>
          </w:tcPr>
          <w:p w14:paraId="63D2AE73" w14:textId="77777777" w:rsidR="004423B1" w:rsidRPr="008F7F6D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F7F6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749" w:type="dxa"/>
          </w:tcPr>
          <w:p w14:paraId="247B54D6" w14:textId="77777777" w:rsidR="004423B1" w:rsidRPr="008F7F6D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F7F6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</w:t>
            </w:r>
          </w:p>
        </w:tc>
        <w:tc>
          <w:tcPr>
            <w:tcW w:w="1097" w:type="dxa"/>
          </w:tcPr>
          <w:p w14:paraId="2A724E2A" w14:textId="77777777" w:rsidR="004423B1" w:rsidRPr="008F7F6D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F7F6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002" w:type="dxa"/>
          </w:tcPr>
          <w:p w14:paraId="7E2D727A" w14:textId="77777777" w:rsidR="004423B1" w:rsidRPr="008F7F6D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F7F6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002" w:type="dxa"/>
          </w:tcPr>
          <w:p w14:paraId="308DAEA1" w14:textId="77777777" w:rsidR="004423B1" w:rsidRPr="008F7F6D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F7F6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</w:t>
            </w:r>
          </w:p>
        </w:tc>
        <w:tc>
          <w:tcPr>
            <w:tcW w:w="1483" w:type="dxa"/>
          </w:tcPr>
          <w:p w14:paraId="46711727" w14:textId="77777777" w:rsidR="004423B1" w:rsidRPr="008F7F6D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F7F6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</w:t>
            </w:r>
          </w:p>
        </w:tc>
        <w:tc>
          <w:tcPr>
            <w:tcW w:w="1230" w:type="dxa"/>
          </w:tcPr>
          <w:p w14:paraId="7B9203A3" w14:textId="77777777" w:rsidR="004423B1" w:rsidRPr="008F7F6D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8F7F6D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3</w:t>
            </w:r>
          </w:p>
        </w:tc>
      </w:tr>
      <w:tr w:rsidR="004423B1" w:rsidRPr="00A238E4" w14:paraId="34CD9275" w14:textId="77777777" w:rsidTr="00E47792">
        <w:trPr>
          <w:jc w:val="center"/>
        </w:trPr>
        <w:tc>
          <w:tcPr>
            <w:tcW w:w="817" w:type="dxa"/>
          </w:tcPr>
          <w:p w14:paraId="15378930" w14:textId="77777777" w:rsidR="004423B1" w:rsidRDefault="004423B1" w:rsidP="004423B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0546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5</w:t>
            </w:r>
          </w:p>
        </w:tc>
        <w:tc>
          <w:tcPr>
            <w:tcW w:w="2508" w:type="dxa"/>
          </w:tcPr>
          <w:p w14:paraId="0E96C32B" w14:textId="77777777" w:rsidR="004423B1" w:rsidRPr="00D27621" w:rsidRDefault="004423B1" w:rsidP="004423B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2762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teinhausen 2003</w:t>
            </w:r>
          </w:p>
        </w:tc>
        <w:tc>
          <w:tcPr>
            <w:tcW w:w="1016" w:type="dxa"/>
          </w:tcPr>
          <w:p w14:paraId="48C9FC19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749" w:type="dxa"/>
          </w:tcPr>
          <w:p w14:paraId="07D91CC2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</w:t>
            </w:r>
          </w:p>
        </w:tc>
        <w:tc>
          <w:tcPr>
            <w:tcW w:w="1097" w:type="dxa"/>
          </w:tcPr>
          <w:p w14:paraId="2F30F181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</w:t>
            </w:r>
          </w:p>
        </w:tc>
        <w:tc>
          <w:tcPr>
            <w:tcW w:w="1002" w:type="dxa"/>
          </w:tcPr>
          <w:p w14:paraId="03ADB018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002" w:type="dxa"/>
          </w:tcPr>
          <w:p w14:paraId="39492E1C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483" w:type="dxa"/>
          </w:tcPr>
          <w:p w14:paraId="477AB426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</w:t>
            </w:r>
          </w:p>
        </w:tc>
        <w:tc>
          <w:tcPr>
            <w:tcW w:w="1230" w:type="dxa"/>
          </w:tcPr>
          <w:p w14:paraId="495DF6B0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3</w:t>
            </w:r>
          </w:p>
        </w:tc>
      </w:tr>
      <w:tr w:rsidR="004423B1" w:rsidRPr="00805468" w14:paraId="2BF2C106" w14:textId="77777777" w:rsidTr="00E47792">
        <w:trPr>
          <w:jc w:val="center"/>
        </w:trPr>
        <w:tc>
          <w:tcPr>
            <w:tcW w:w="817" w:type="dxa"/>
          </w:tcPr>
          <w:p w14:paraId="4D786825" w14:textId="77777777" w:rsidR="004423B1" w:rsidRPr="00805468" w:rsidRDefault="004423B1" w:rsidP="004423B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6</w:t>
            </w:r>
          </w:p>
        </w:tc>
        <w:tc>
          <w:tcPr>
            <w:tcW w:w="2508" w:type="dxa"/>
          </w:tcPr>
          <w:p w14:paraId="1F4044E3" w14:textId="77777777" w:rsidR="004423B1" w:rsidRPr="00D27621" w:rsidRDefault="004423B1" w:rsidP="004423B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2762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vigne 2004</w:t>
            </w:r>
          </w:p>
        </w:tc>
        <w:tc>
          <w:tcPr>
            <w:tcW w:w="1016" w:type="dxa"/>
          </w:tcPr>
          <w:p w14:paraId="7F9F6C16" w14:textId="77777777" w:rsidR="004423B1" w:rsidRPr="00805468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0546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749" w:type="dxa"/>
          </w:tcPr>
          <w:p w14:paraId="22028DF7" w14:textId="77777777" w:rsidR="004423B1" w:rsidRPr="00805468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0546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</w:t>
            </w:r>
          </w:p>
        </w:tc>
        <w:tc>
          <w:tcPr>
            <w:tcW w:w="1097" w:type="dxa"/>
          </w:tcPr>
          <w:p w14:paraId="570D0DE0" w14:textId="77777777" w:rsidR="004423B1" w:rsidRPr="00805468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0546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</w:t>
            </w:r>
          </w:p>
        </w:tc>
        <w:tc>
          <w:tcPr>
            <w:tcW w:w="1002" w:type="dxa"/>
          </w:tcPr>
          <w:p w14:paraId="2ADA3FB7" w14:textId="77777777" w:rsidR="004423B1" w:rsidRPr="00805468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0546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002" w:type="dxa"/>
          </w:tcPr>
          <w:p w14:paraId="11CB1431" w14:textId="77777777" w:rsidR="004423B1" w:rsidRPr="00805468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0546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483" w:type="dxa"/>
          </w:tcPr>
          <w:p w14:paraId="36D264EF" w14:textId="77777777" w:rsidR="004423B1" w:rsidRPr="00805468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0546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230" w:type="dxa"/>
          </w:tcPr>
          <w:p w14:paraId="4076E317" w14:textId="77777777" w:rsidR="004423B1" w:rsidRPr="00805468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805468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4</w:t>
            </w:r>
          </w:p>
        </w:tc>
      </w:tr>
      <w:tr w:rsidR="004423B1" w:rsidRPr="00A238E4" w14:paraId="05627AE9" w14:textId="77777777" w:rsidTr="00E47792">
        <w:trPr>
          <w:jc w:val="center"/>
        </w:trPr>
        <w:tc>
          <w:tcPr>
            <w:tcW w:w="817" w:type="dxa"/>
          </w:tcPr>
          <w:p w14:paraId="1AE3CA97" w14:textId="77777777" w:rsidR="004423B1" w:rsidRDefault="004423B1" w:rsidP="004423B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7</w:t>
            </w:r>
          </w:p>
        </w:tc>
        <w:tc>
          <w:tcPr>
            <w:tcW w:w="2508" w:type="dxa"/>
          </w:tcPr>
          <w:p w14:paraId="2FDFBA4E" w14:textId="77777777" w:rsidR="004423B1" w:rsidRPr="00D27621" w:rsidRDefault="004423B1" w:rsidP="004423B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2762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arter 2005</w:t>
            </w:r>
          </w:p>
        </w:tc>
        <w:tc>
          <w:tcPr>
            <w:tcW w:w="1016" w:type="dxa"/>
          </w:tcPr>
          <w:p w14:paraId="34FB05B3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749" w:type="dxa"/>
          </w:tcPr>
          <w:p w14:paraId="1D1662D2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097" w:type="dxa"/>
          </w:tcPr>
          <w:p w14:paraId="7ED9CE01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002" w:type="dxa"/>
          </w:tcPr>
          <w:p w14:paraId="04C0F3A7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002" w:type="dxa"/>
          </w:tcPr>
          <w:p w14:paraId="795007BC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483" w:type="dxa"/>
          </w:tcPr>
          <w:p w14:paraId="0E45AEBC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230" w:type="dxa"/>
          </w:tcPr>
          <w:p w14:paraId="224D2A74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6</w:t>
            </w:r>
          </w:p>
        </w:tc>
      </w:tr>
      <w:tr w:rsidR="004423B1" w:rsidRPr="00A238E4" w14:paraId="0BBBDF9D" w14:textId="77777777" w:rsidTr="00E47792">
        <w:trPr>
          <w:jc w:val="center"/>
        </w:trPr>
        <w:tc>
          <w:tcPr>
            <w:tcW w:w="817" w:type="dxa"/>
          </w:tcPr>
          <w:p w14:paraId="2E11FD29" w14:textId="77777777" w:rsidR="004423B1" w:rsidRDefault="004423B1" w:rsidP="004423B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8</w:t>
            </w:r>
          </w:p>
        </w:tc>
        <w:tc>
          <w:tcPr>
            <w:tcW w:w="2508" w:type="dxa"/>
          </w:tcPr>
          <w:p w14:paraId="0329D06F" w14:textId="77777777" w:rsidR="004423B1" w:rsidRPr="00D27621" w:rsidRDefault="004423B1" w:rsidP="004423B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2762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Viljoen 2005</w:t>
            </w:r>
          </w:p>
        </w:tc>
        <w:tc>
          <w:tcPr>
            <w:tcW w:w="1016" w:type="dxa"/>
          </w:tcPr>
          <w:p w14:paraId="762DF130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749" w:type="dxa"/>
          </w:tcPr>
          <w:p w14:paraId="5B8AA77D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097" w:type="dxa"/>
          </w:tcPr>
          <w:p w14:paraId="71484A49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002" w:type="dxa"/>
          </w:tcPr>
          <w:p w14:paraId="7D56D797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002" w:type="dxa"/>
          </w:tcPr>
          <w:p w14:paraId="0799AC7A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483" w:type="dxa"/>
          </w:tcPr>
          <w:p w14:paraId="2D7A7819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230" w:type="dxa"/>
          </w:tcPr>
          <w:p w14:paraId="4E5E1E43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6</w:t>
            </w:r>
          </w:p>
        </w:tc>
      </w:tr>
      <w:tr w:rsidR="004423B1" w:rsidRPr="00A238E4" w14:paraId="26405176" w14:textId="77777777" w:rsidTr="00E47792">
        <w:trPr>
          <w:jc w:val="center"/>
        </w:trPr>
        <w:tc>
          <w:tcPr>
            <w:tcW w:w="817" w:type="dxa"/>
          </w:tcPr>
          <w:p w14:paraId="417E3365" w14:textId="77777777" w:rsidR="004423B1" w:rsidRDefault="004423B1" w:rsidP="004423B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083D7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9</w:t>
            </w:r>
          </w:p>
        </w:tc>
        <w:tc>
          <w:tcPr>
            <w:tcW w:w="2508" w:type="dxa"/>
          </w:tcPr>
          <w:p w14:paraId="21868DB9" w14:textId="77777777" w:rsidR="004423B1" w:rsidRPr="00D27621" w:rsidRDefault="004423B1" w:rsidP="004423B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2762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ay 2006</w:t>
            </w:r>
          </w:p>
        </w:tc>
        <w:tc>
          <w:tcPr>
            <w:tcW w:w="1016" w:type="dxa"/>
          </w:tcPr>
          <w:p w14:paraId="41F7B87D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749" w:type="dxa"/>
          </w:tcPr>
          <w:p w14:paraId="576D7BC9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097" w:type="dxa"/>
          </w:tcPr>
          <w:p w14:paraId="1E32A8D6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002" w:type="dxa"/>
          </w:tcPr>
          <w:p w14:paraId="1883D2EA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002" w:type="dxa"/>
          </w:tcPr>
          <w:p w14:paraId="143F2531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483" w:type="dxa"/>
          </w:tcPr>
          <w:p w14:paraId="55827588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230" w:type="dxa"/>
          </w:tcPr>
          <w:p w14:paraId="08E3CD1C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6</w:t>
            </w:r>
          </w:p>
        </w:tc>
      </w:tr>
      <w:tr w:rsidR="004423B1" w:rsidRPr="00A238E4" w14:paraId="10247DD8" w14:textId="77777777" w:rsidTr="00E47792">
        <w:trPr>
          <w:jc w:val="center"/>
        </w:trPr>
        <w:tc>
          <w:tcPr>
            <w:tcW w:w="817" w:type="dxa"/>
          </w:tcPr>
          <w:p w14:paraId="0C81EEBE" w14:textId="77777777" w:rsidR="004423B1" w:rsidRDefault="004423B1" w:rsidP="004423B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0</w:t>
            </w:r>
          </w:p>
        </w:tc>
        <w:tc>
          <w:tcPr>
            <w:tcW w:w="2508" w:type="dxa"/>
          </w:tcPr>
          <w:p w14:paraId="6FB09E73" w14:textId="77777777" w:rsidR="004423B1" w:rsidRPr="00D27621" w:rsidRDefault="004423B1" w:rsidP="004423B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2762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ay 2007</w:t>
            </w:r>
          </w:p>
        </w:tc>
        <w:tc>
          <w:tcPr>
            <w:tcW w:w="1016" w:type="dxa"/>
          </w:tcPr>
          <w:p w14:paraId="65BBA127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749" w:type="dxa"/>
          </w:tcPr>
          <w:p w14:paraId="6A224D47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097" w:type="dxa"/>
          </w:tcPr>
          <w:p w14:paraId="40FB7D27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002" w:type="dxa"/>
          </w:tcPr>
          <w:p w14:paraId="0AFD0B47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002" w:type="dxa"/>
          </w:tcPr>
          <w:p w14:paraId="28A6488F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483" w:type="dxa"/>
          </w:tcPr>
          <w:p w14:paraId="0E3A5E69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230" w:type="dxa"/>
          </w:tcPr>
          <w:p w14:paraId="7044880E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6</w:t>
            </w:r>
          </w:p>
        </w:tc>
      </w:tr>
      <w:tr w:rsidR="004423B1" w:rsidRPr="00A238E4" w14:paraId="64ED1E1F" w14:textId="77777777" w:rsidTr="00E47792">
        <w:trPr>
          <w:jc w:val="center"/>
        </w:trPr>
        <w:tc>
          <w:tcPr>
            <w:tcW w:w="817" w:type="dxa"/>
          </w:tcPr>
          <w:p w14:paraId="62FC8B94" w14:textId="77777777" w:rsidR="004423B1" w:rsidRDefault="004423B1" w:rsidP="004423B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1</w:t>
            </w:r>
          </w:p>
        </w:tc>
        <w:tc>
          <w:tcPr>
            <w:tcW w:w="2508" w:type="dxa"/>
          </w:tcPr>
          <w:p w14:paraId="0D838AE1" w14:textId="77777777" w:rsidR="004423B1" w:rsidRPr="00D27621" w:rsidRDefault="004423B1" w:rsidP="004423B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2762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lgen 2007</w:t>
            </w:r>
          </w:p>
        </w:tc>
        <w:tc>
          <w:tcPr>
            <w:tcW w:w="1016" w:type="dxa"/>
          </w:tcPr>
          <w:p w14:paraId="0A73929D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749" w:type="dxa"/>
          </w:tcPr>
          <w:p w14:paraId="0ECC3F58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</w:t>
            </w:r>
          </w:p>
        </w:tc>
        <w:tc>
          <w:tcPr>
            <w:tcW w:w="1097" w:type="dxa"/>
          </w:tcPr>
          <w:p w14:paraId="4CA6D02F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</w:t>
            </w:r>
          </w:p>
        </w:tc>
        <w:tc>
          <w:tcPr>
            <w:tcW w:w="1002" w:type="dxa"/>
          </w:tcPr>
          <w:p w14:paraId="368D8446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002" w:type="dxa"/>
          </w:tcPr>
          <w:p w14:paraId="6E184C2A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483" w:type="dxa"/>
          </w:tcPr>
          <w:p w14:paraId="352EE630" w14:textId="77777777" w:rsidR="004423B1" w:rsidRPr="00EF527F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</w:t>
            </w:r>
          </w:p>
        </w:tc>
        <w:tc>
          <w:tcPr>
            <w:tcW w:w="1230" w:type="dxa"/>
          </w:tcPr>
          <w:p w14:paraId="63418DE3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3</w:t>
            </w:r>
          </w:p>
        </w:tc>
      </w:tr>
      <w:tr w:rsidR="004423B1" w:rsidRPr="00A238E4" w14:paraId="56918763" w14:textId="77777777" w:rsidTr="00E47792">
        <w:trPr>
          <w:jc w:val="center"/>
        </w:trPr>
        <w:tc>
          <w:tcPr>
            <w:tcW w:w="817" w:type="dxa"/>
          </w:tcPr>
          <w:p w14:paraId="77A9713C" w14:textId="77777777" w:rsidR="004423B1" w:rsidRDefault="004423B1" w:rsidP="004423B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2</w:t>
            </w:r>
          </w:p>
        </w:tc>
        <w:tc>
          <w:tcPr>
            <w:tcW w:w="2508" w:type="dxa"/>
          </w:tcPr>
          <w:p w14:paraId="3A6A132B" w14:textId="77777777" w:rsidR="004423B1" w:rsidRPr="00D27621" w:rsidRDefault="004423B1" w:rsidP="004423B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2762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rvalahti 2007</w:t>
            </w:r>
          </w:p>
        </w:tc>
        <w:tc>
          <w:tcPr>
            <w:tcW w:w="1016" w:type="dxa"/>
          </w:tcPr>
          <w:p w14:paraId="126E2294" w14:textId="77777777" w:rsidR="004423B1" w:rsidRPr="00A238E4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749" w:type="dxa"/>
          </w:tcPr>
          <w:p w14:paraId="263145F5" w14:textId="77777777" w:rsidR="004423B1" w:rsidRPr="00A238E4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</w:t>
            </w:r>
          </w:p>
        </w:tc>
        <w:tc>
          <w:tcPr>
            <w:tcW w:w="1097" w:type="dxa"/>
          </w:tcPr>
          <w:p w14:paraId="4B5598B4" w14:textId="77777777" w:rsidR="004423B1" w:rsidRPr="00A238E4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</w:t>
            </w:r>
          </w:p>
        </w:tc>
        <w:tc>
          <w:tcPr>
            <w:tcW w:w="1002" w:type="dxa"/>
          </w:tcPr>
          <w:p w14:paraId="2DCFFCEB" w14:textId="77777777" w:rsidR="004423B1" w:rsidRPr="00A238E4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002" w:type="dxa"/>
          </w:tcPr>
          <w:p w14:paraId="1F26A0CF" w14:textId="77777777" w:rsidR="004423B1" w:rsidRPr="00A238E4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483" w:type="dxa"/>
          </w:tcPr>
          <w:p w14:paraId="27F3EC15" w14:textId="77777777" w:rsidR="004423B1" w:rsidRPr="00EF527F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F527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</w:t>
            </w:r>
          </w:p>
        </w:tc>
        <w:tc>
          <w:tcPr>
            <w:tcW w:w="1230" w:type="dxa"/>
          </w:tcPr>
          <w:p w14:paraId="53B4B506" w14:textId="77777777" w:rsidR="004423B1" w:rsidRPr="002637E9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3</w:t>
            </w:r>
          </w:p>
        </w:tc>
      </w:tr>
      <w:tr w:rsidR="004423B1" w:rsidRPr="00A238E4" w14:paraId="2DCD8269" w14:textId="77777777" w:rsidTr="00E47792">
        <w:trPr>
          <w:jc w:val="center"/>
        </w:trPr>
        <w:tc>
          <w:tcPr>
            <w:tcW w:w="817" w:type="dxa"/>
          </w:tcPr>
          <w:p w14:paraId="2803C37F" w14:textId="77777777" w:rsidR="004423B1" w:rsidRPr="00A238E4" w:rsidRDefault="004423B1" w:rsidP="004423B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3</w:t>
            </w:r>
          </w:p>
        </w:tc>
        <w:tc>
          <w:tcPr>
            <w:tcW w:w="2508" w:type="dxa"/>
          </w:tcPr>
          <w:p w14:paraId="336FB382" w14:textId="77777777" w:rsidR="004423B1" w:rsidRPr="00D27621" w:rsidRDefault="004423B1" w:rsidP="004423B1">
            <w:pPr>
              <w:spacing w:after="0" w:line="24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D2762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oore 2007</w:t>
            </w:r>
          </w:p>
        </w:tc>
        <w:tc>
          <w:tcPr>
            <w:tcW w:w="1016" w:type="dxa"/>
          </w:tcPr>
          <w:p w14:paraId="5F4649EE" w14:textId="77777777" w:rsidR="004423B1" w:rsidRPr="00A238E4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749" w:type="dxa"/>
          </w:tcPr>
          <w:p w14:paraId="268F2925" w14:textId="77777777" w:rsidR="004423B1" w:rsidRPr="00A238E4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097" w:type="dxa"/>
          </w:tcPr>
          <w:p w14:paraId="5D2A49AE" w14:textId="77777777" w:rsidR="004423B1" w:rsidRPr="00A238E4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</w:t>
            </w:r>
          </w:p>
        </w:tc>
        <w:tc>
          <w:tcPr>
            <w:tcW w:w="1002" w:type="dxa"/>
          </w:tcPr>
          <w:p w14:paraId="3A597EDD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002" w:type="dxa"/>
          </w:tcPr>
          <w:p w14:paraId="1664B848" w14:textId="77777777" w:rsidR="004423B1" w:rsidRPr="00A238E4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483" w:type="dxa"/>
          </w:tcPr>
          <w:p w14:paraId="30FE6D63" w14:textId="77777777" w:rsidR="004423B1" w:rsidRPr="00EF527F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F527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230" w:type="dxa"/>
          </w:tcPr>
          <w:p w14:paraId="2BB73087" w14:textId="77777777" w:rsidR="004423B1" w:rsidRPr="002637E9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5</w:t>
            </w:r>
          </w:p>
        </w:tc>
      </w:tr>
      <w:tr w:rsidR="004423B1" w:rsidRPr="00A238E4" w14:paraId="326F5E25" w14:textId="77777777" w:rsidTr="00E47792">
        <w:trPr>
          <w:jc w:val="center"/>
        </w:trPr>
        <w:tc>
          <w:tcPr>
            <w:tcW w:w="817" w:type="dxa"/>
          </w:tcPr>
          <w:p w14:paraId="4010C80B" w14:textId="77777777" w:rsidR="004423B1" w:rsidRPr="00A238E4" w:rsidRDefault="004423B1" w:rsidP="004423B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0546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4</w:t>
            </w:r>
          </w:p>
        </w:tc>
        <w:tc>
          <w:tcPr>
            <w:tcW w:w="2508" w:type="dxa"/>
          </w:tcPr>
          <w:p w14:paraId="5ED715ED" w14:textId="77777777" w:rsidR="004423B1" w:rsidRPr="00D27621" w:rsidRDefault="004423B1" w:rsidP="004423B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2762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Ribeiro 2007</w:t>
            </w:r>
          </w:p>
        </w:tc>
        <w:tc>
          <w:tcPr>
            <w:tcW w:w="1016" w:type="dxa"/>
          </w:tcPr>
          <w:p w14:paraId="7C710D52" w14:textId="77777777" w:rsidR="004423B1" w:rsidRPr="00A238E4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A238E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749" w:type="dxa"/>
          </w:tcPr>
          <w:p w14:paraId="1818F608" w14:textId="77777777" w:rsidR="004423B1" w:rsidRPr="00A238E4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A238E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</w:t>
            </w:r>
          </w:p>
        </w:tc>
        <w:tc>
          <w:tcPr>
            <w:tcW w:w="1097" w:type="dxa"/>
          </w:tcPr>
          <w:p w14:paraId="10A35279" w14:textId="77777777" w:rsidR="004423B1" w:rsidRPr="00A238E4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A238E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</w:t>
            </w:r>
          </w:p>
        </w:tc>
        <w:tc>
          <w:tcPr>
            <w:tcW w:w="1002" w:type="dxa"/>
          </w:tcPr>
          <w:p w14:paraId="649F9CF5" w14:textId="77777777" w:rsidR="004423B1" w:rsidRPr="00A238E4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A238E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002" w:type="dxa"/>
          </w:tcPr>
          <w:p w14:paraId="5A555B43" w14:textId="77777777" w:rsidR="004423B1" w:rsidRPr="00A238E4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A238E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483" w:type="dxa"/>
          </w:tcPr>
          <w:p w14:paraId="179B07A3" w14:textId="77777777" w:rsidR="004423B1" w:rsidRPr="00EF527F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F527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</w:t>
            </w:r>
          </w:p>
        </w:tc>
        <w:tc>
          <w:tcPr>
            <w:tcW w:w="1230" w:type="dxa"/>
          </w:tcPr>
          <w:p w14:paraId="3180BA14" w14:textId="77777777" w:rsidR="004423B1" w:rsidRPr="002637E9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3</w:t>
            </w:r>
          </w:p>
        </w:tc>
      </w:tr>
      <w:tr w:rsidR="004423B1" w:rsidRPr="00A238E4" w14:paraId="3655B3D9" w14:textId="77777777" w:rsidTr="00E47792">
        <w:trPr>
          <w:jc w:val="center"/>
        </w:trPr>
        <w:tc>
          <w:tcPr>
            <w:tcW w:w="817" w:type="dxa"/>
          </w:tcPr>
          <w:p w14:paraId="757B72DA" w14:textId="77777777" w:rsidR="004423B1" w:rsidRPr="00805468" w:rsidRDefault="004423B1" w:rsidP="004423B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lastRenderedPageBreak/>
              <w:t>25</w:t>
            </w:r>
          </w:p>
        </w:tc>
        <w:tc>
          <w:tcPr>
            <w:tcW w:w="2508" w:type="dxa"/>
          </w:tcPr>
          <w:p w14:paraId="1BF204FE" w14:textId="77777777" w:rsidR="004423B1" w:rsidRPr="00D27621" w:rsidRDefault="004423B1" w:rsidP="004423B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2762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lliott 2008</w:t>
            </w:r>
          </w:p>
        </w:tc>
        <w:tc>
          <w:tcPr>
            <w:tcW w:w="1016" w:type="dxa"/>
          </w:tcPr>
          <w:p w14:paraId="2EB6380D" w14:textId="77777777" w:rsidR="004423B1" w:rsidRPr="00A238E4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749" w:type="dxa"/>
          </w:tcPr>
          <w:p w14:paraId="1F9111E8" w14:textId="77777777" w:rsidR="004423B1" w:rsidRPr="00A238E4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</w:t>
            </w:r>
          </w:p>
        </w:tc>
        <w:tc>
          <w:tcPr>
            <w:tcW w:w="1097" w:type="dxa"/>
          </w:tcPr>
          <w:p w14:paraId="1B68BA30" w14:textId="77777777" w:rsidR="004423B1" w:rsidRPr="00A238E4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</w:t>
            </w:r>
          </w:p>
        </w:tc>
        <w:tc>
          <w:tcPr>
            <w:tcW w:w="1002" w:type="dxa"/>
          </w:tcPr>
          <w:p w14:paraId="1BBB932A" w14:textId="77777777" w:rsidR="004423B1" w:rsidRPr="00A238E4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002" w:type="dxa"/>
          </w:tcPr>
          <w:p w14:paraId="06096FED" w14:textId="77777777" w:rsidR="004423B1" w:rsidRPr="00A238E4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483" w:type="dxa"/>
          </w:tcPr>
          <w:p w14:paraId="33179D62" w14:textId="77777777" w:rsidR="004423B1" w:rsidRPr="00EF527F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</w:t>
            </w:r>
          </w:p>
        </w:tc>
        <w:tc>
          <w:tcPr>
            <w:tcW w:w="1230" w:type="dxa"/>
          </w:tcPr>
          <w:p w14:paraId="2BFD7A9D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3</w:t>
            </w:r>
          </w:p>
        </w:tc>
      </w:tr>
      <w:tr w:rsidR="004423B1" w:rsidRPr="00A238E4" w14:paraId="512FCDDE" w14:textId="77777777" w:rsidTr="00E47792">
        <w:trPr>
          <w:jc w:val="center"/>
        </w:trPr>
        <w:tc>
          <w:tcPr>
            <w:tcW w:w="817" w:type="dxa"/>
          </w:tcPr>
          <w:p w14:paraId="10E16B5E" w14:textId="77777777" w:rsidR="004423B1" w:rsidRDefault="004423B1" w:rsidP="004423B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6</w:t>
            </w:r>
          </w:p>
        </w:tc>
        <w:tc>
          <w:tcPr>
            <w:tcW w:w="2508" w:type="dxa"/>
          </w:tcPr>
          <w:p w14:paraId="32E0BF54" w14:textId="77777777" w:rsidR="004423B1" w:rsidRPr="00D27621" w:rsidRDefault="004423B1" w:rsidP="004423B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2762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ndersson Grönlund 2010</w:t>
            </w:r>
          </w:p>
        </w:tc>
        <w:tc>
          <w:tcPr>
            <w:tcW w:w="1016" w:type="dxa"/>
          </w:tcPr>
          <w:p w14:paraId="7318CC9C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A238E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749" w:type="dxa"/>
          </w:tcPr>
          <w:p w14:paraId="196E675F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A238E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097" w:type="dxa"/>
          </w:tcPr>
          <w:p w14:paraId="3B80742A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A238E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</w:t>
            </w:r>
          </w:p>
        </w:tc>
        <w:tc>
          <w:tcPr>
            <w:tcW w:w="1002" w:type="dxa"/>
          </w:tcPr>
          <w:p w14:paraId="49F54221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A238E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002" w:type="dxa"/>
          </w:tcPr>
          <w:p w14:paraId="60F6C1C8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A238E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483" w:type="dxa"/>
          </w:tcPr>
          <w:p w14:paraId="7574EEAB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F527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</w:t>
            </w:r>
          </w:p>
        </w:tc>
        <w:tc>
          <w:tcPr>
            <w:tcW w:w="1230" w:type="dxa"/>
          </w:tcPr>
          <w:p w14:paraId="21F50E3C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4</w:t>
            </w:r>
          </w:p>
        </w:tc>
      </w:tr>
      <w:tr w:rsidR="004423B1" w:rsidRPr="00A238E4" w14:paraId="589A113D" w14:textId="77777777" w:rsidTr="00E47792">
        <w:trPr>
          <w:jc w:val="center"/>
        </w:trPr>
        <w:tc>
          <w:tcPr>
            <w:tcW w:w="817" w:type="dxa"/>
          </w:tcPr>
          <w:p w14:paraId="31F98EB9" w14:textId="77777777" w:rsidR="004423B1" w:rsidRDefault="004423B1" w:rsidP="004423B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7</w:t>
            </w:r>
          </w:p>
        </w:tc>
        <w:tc>
          <w:tcPr>
            <w:tcW w:w="2508" w:type="dxa"/>
          </w:tcPr>
          <w:p w14:paraId="4DE51736" w14:textId="77777777" w:rsidR="004423B1" w:rsidRPr="00D27621" w:rsidRDefault="004423B1" w:rsidP="004423B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2762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Landgren 2010</w:t>
            </w:r>
          </w:p>
        </w:tc>
        <w:tc>
          <w:tcPr>
            <w:tcW w:w="1016" w:type="dxa"/>
          </w:tcPr>
          <w:p w14:paraId="68B861CF" w14:textId="77777777" w:rsidR="004423B1" w:rsidRPr="00A238E4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A238E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749" w:type="dxa"/>
          </w:tcPr>
          <w:p w14:paraId="048D3152" w14:textId="77777777" w:rsidR="004423B1" w:rsidRPr="00A238E4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097" w:type="dxa"/>
          </w:tcPr>
          <w:p w14:paraId="37A9D894" w14:textId="77777777" w:rsidR="004423B1" w:rsidRPr="00A238E4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A238E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</w:t>
            </w:r>
          </w:p>
        </w:tc>
        <w:tc>
          <w:tcPr>
            <w:tcW w:w="1002" w:type="dxa"/>
          </w:tcPr>
          <w:p w14:paraId="09E66BAD" w14:textId="77777777" w:rsidR="004423B1" w:rsidRPr="00A238E4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A238E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002" w:type="dxa"/>
          </w:tcPr>
          <w:p w14:paraId="67BD9161" w14:textId="77777777" w:rsidR="004423B1" w:rsidRPr="00A238E4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A238E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483" w:type="dxa"/>
          </w:tcPr>
          <w:p w14:paraId="6E7F25A7" w14:textId="77777777" w:rsidR="004423B1" w:rsidRPr="00EF527F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F527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</w:t>
            </w:r>
          </w:p>
        </w:tc>
        <w:tc>
          <w:tcPr>
            <w:tcW w:w="1230" w:type="dxa"/>
          </w:tcPr>
          <w:p w14:paraId="1ED47BB2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4</w:t>
            </w:r>
          </w:p>
        </w:tc>
      </w:tr>
      <w:tr w:rsidR="004423B1" w:rsidRPr="00A238E4" w14:paraId="338D524E" w14:textId="77777777" w:rsidTr="00E47792">
        <w:trPr>
          <w:jc w:val="center"/>
        </w:trPr>
        <w:tc>
          <w:tcPr>
            <w:tcW w:w="817" w:type="dxa"/>
          </w:tcPr>
          <w:p w14:paraId="29942621" w14:textId="77777777" w:rsidR="004423B1" w:rsidRDefault="004423B1" w:rsidP="004423B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8</w:t>
            </w:r>
          </w:p>
        </w:tc>
        <w:tc>
          <w:tcPr>
            <w:tcW w:w="2508" w:type="dxa"/>
          </w:tcPr>
          <w:p w14:paraId="33879914" w14:textId="77777777" w:rsidR="004423B1" w:rsidRPr="00D27621" w:rsidRDefault="004423B1" w:rsidP="004423B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2762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ay 2011</w:t>
            </w:r>
          </w:p>
        </w:tc>
        <w:tc>
          <w:tcPr>
            <w:tcW w:w="1016" w:type="dxa"/>
          </w:tcPr>
          <w:p w14:paraId="74086CFA" w14:textId="77777777" w:rsidR="004423B1" w:rsidRPr="00A238E4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749" w:type="dxa"/>
          </w:tcPr>
          <w:p w14:paraId="0249B56D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097" w:type="dxa"/>
          </w:tcPr>
          <w:p w14:paraId="60C1BAC9" w14:textId="77777777" w:rsidR="004423B1" w:rsidRPr="00A238E4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002" w:type="dxa"/>
          </w:tcPr>
          <w:p w14:paraId="0327A6F7" w14:textId="77777777" w:rsidR="004423B1" w:rsidRPr="00A238E4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002" w:type="dxa"/>
          </w:tcPr>
          <w:p w14:paraId="233CF21A" w14:textId="77777777" w:rsidR="004423B1" w:rsidRPr="00A238E4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483" w:type="dxa"/>
          </w:tcPr>
          <w:p w14:paraId="742094E7" w14:textId="77777777" w:rsidR="004423B1" w:rsidRPr="00EF527F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230" w:type="dxa"/>
          </w:tcPr>
          <w:p w14:paraId="20FD6160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6</w:t>
            </w:r>
          </w:p>
        </w:tc>
      </w:tr>
      <w:tr w:rsidR="004423B1" w:rsidRPr="00A238E4" w14:paraId="1EC04D93" w14:textId="77777777" w:rsidTr="00E47792">
        <w:trPr>
          <w:jc w:val="center"/>
        </w:trPr>
        <w:tc>
          <w:tcPr>
            <w:tcW w:w="817" w:type="dxa"/>
          </w:tcPr>
          <w:p w14:paraId="4F9B372D" w14:textId="77777777" w:rsidR="004423B1" w:rsidRDefault="004423B1" w:rsidP="004423B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9</w:t>
            </w:r>
          </w:p>
        </w:tc>
        <w:tc>
          <w:tcPr>
            <w:tcW w:w="2508" w:type="dxa"/>
          </w:tcPr>
          <w:p w14:paraId="10A0A612" w14:textId="77777777" w:rsidR="004423B1" w:rsidRPr="00D27621" w:rsidRDefault="004423B1" w:rsidP="004423B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2762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Vernescu 2012</w:t>
            </w:r>
          </w:p>
        </w:tc>
        <w:tc>
          <w:tcPr>
            <w:tcW w:w="1016" w:type="dxa"/>
          </w:tcPr>
          <w:p w14:paraId="7E0FC984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A238E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</w:t>
            </w:r>
          </w:p>
        </w:tc>
        <w:tc>
          <w:tcPr>
            <w:tcW w:w="1749" w:type="dxa"/>
          </w:tcPr>
          <w:p w14:paraId="3EB2CA02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A238E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</w:t>
            </w:r>
          </w:p>
        </w:tc>
        <w:tc>
          <w:tcPr>
            <w:tcW w:w="1097" w:type="dxa"/>
          </w:tcPr>
          <w:p w14:paraId="6BFC8EB5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A238E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</w:t>
            </w:r>
          </w:p>
        </w:tc>
        <w:tc>
          <w:tcPr>
            <w:tcW w:w="1002" w:type="dxa"/>
          </w:tcPr>
          <w:p w14:paraId="52FBA9BE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A238E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</w:t>
            </w:r>
          </w:p>
        </w:tc>
        <w:tc>
          <w:tcPr>
            <w:tcW w:w="1002" w:type="dxa"/>
          </w:tcPr>
          <w:p w14:paraId="1BABBEC2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A238E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483" w:type="dxa"/>
          </w:tcPr>
          <w:p w14:paraId="26C1DF10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F527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230" w:type="dxa"/>
          </w:tcPr>
          <w:p w14:paraId="76972055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2</w:t>
            </w:r>
          </w:p>
        </w:tc>
      </w:tr>
      <w:tr w:rsidR="004423B1" w:rsidRPr="00A238E4" w14:paraId="26D76F2E" w14:textId="77777777" w:rsidTr="00E47792">
        <w:trPr>
          <w:jc w:val="center"/>
        </w:trPr>
        <w:tc>
          <w:tcPr>
            <w:tcW w:w="817" w:type="dxa"/>
          </w:tcPr>
          <w:p w14:paraId="526CBB12" w14:textId="77777777" w:rsidR="004423B1" w:rsidRDefault="004423B1" w:rsidP="004423B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0</w:t>
            </w:r>
          </w:p>
        </w:tc>
        <w:tc>
          <w:tcPr>
            <w:tcW w:w="2508" w:type="dxa"/>
          </w:tcPr>
          <w:p w14:paraId="305183FF" w14:textId="77777777" w:rsidR="004423B1" w:rsidRPr="00D27621" w:rsidRDefault="004423B1" w:rsidP="004423B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2762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trömland 2015</w:t>
            </w:r>
          </w:p>
        </w:tc>
        <w:tc>
          <w:tcPr>
            <w:tcW w:w="1016" w:type="dxa"/>
          </w:tcPr>
          <w:p w14:paraId="42419B0A" w14:textId="77777777" w:rsidR="004423B1" w:rsidRPr="00A238E4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A238E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749" w:type="dxa"/>
          </w:tcPr>
          <w:p w14:paraId="69E59A75" w14:textId="77777777" w:rsidR="004423B1" w:rsidRPr="00A238E4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A238E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</w:t>
            </w:r>
          </w:p>
        </w:tc>
        <w:tc>
          <w:tcPr>
            <w:tcW w:w="1097" w:type="dxa"/>
          </w:tcPr>
          <w:p w14:paraId="286373D1" w14:textId="77777777" w:rsidR="004423B1" w:rsidRPr="00A238E4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A238E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002" w:type="dxa"/>
          </w:tcPr>
          <w:p w14:paraId="0A5ECF54" w14:textId="77777777" w:rsidR="004423B1" w:rsidRPr="00A238E4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A238E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002" w:type="dxa"/>
          </w:tcPr>
          <w:p w14:paraId="7244780B" w14:textId="77777777" w:rsidR="004423B1" w:rsidRPr="00A238E4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A238E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483" w:type="dxa"/>
          </w:tcPr>
          <w:p w14:paraId="47BE367B" w14:textId="77777777" w:rsidR="004423B1" w:rsidRPr="00EF527F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F527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</w:t>
            </w:r>
          </w:p>
        </w:tc>
        <w:tc>
          <w:tcPr>
            <w:tcW w:w="1230" w:type="dxa"/>
          </w:tcPr>
          <w:p w14:paraId="673CE985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4</w:t>
            </w:r>
          </w:p>
        </w:tc>
      </w:tr>
      <w:tr w:rsidR="004423B1" w:rsidRPr="00A238E4" w14:paraId="103A47CB" w14:textId="77777777" w:rsidTr="00E47792">
        <w:trPr>
          <w:jc w:val="center"/>
        </w:trPr>
        <w:tc>
          <w:tcPr>
            <w:tcW w:w="817" w:type="dxa"/>
          </w:tcPr>
          <w:p w14:paraId="31D105B6" w14:textId="77777777" w:rsidR="004423B1" w:rsidRDefault="004423B1" w:rsidP="004423B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1</w:t>
            </w:r>
          </w:p>
        </w:tc>
        <w:tc>
          <w:tcPr>
            <w:tcW w:w="2508" w:type="dxa"/>
          </w:tcPr>
          <w:p w14:paraId="3AD4F454" w14:textId="77777777" w:rsidR="004423B1" w:rsidRPr="00D27621" w:rsidRDefault="004423B1" w:rsidP="004423B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2762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lanck-Lubarsch 2019</w:t>
            </w:r>
          </w:p>
        </w:tc>
        <w:tc>
          <w:tcPr>
            <w:tcW w:w="1016" w:type="dxa"/>
          </w:tcPr>
          <w:p w14:paraId="16AE12DC" w14:textId="77777777" w:rsidR="004423B1" w:rsidRPr="00A238E4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749" w:type="dxa"/>
          </w:tcPr>
          <w:p w14:paraId="2F163B51" w14:textId="77777777" w:rsidR="004423B1" w:rsidRPr="00A238E4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</w:t>
            </w:r>
          </w:p>
        </w:tc>
        <w:tc>
          <w:tcPr>
            <w:tcW w:w="1097" w:type="dxa"/>
          </w:tcPr>
          <w:p w14:paraId="02EE7184" w14:textId="77777777" w:rsidR="004423B1" w:rsidRPr="00A238E4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002" w:type="dxa"/>
          </w:tcPr>
          <w:p w14:paraId="10857553" w14:textId="77777777" w:rsidR="004423B1" w:rsidRPr="00A238E4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002" w:type="dxa"/>
          </w:tcPr>
          <w:p w14:paraId="6AF2B69C" w14:textId="77777777" w:rsidR="004423B1" w:rsidRPr="00A238E4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483" w:type="dxa"/>
          </w:tcPr>
          <w:p w14:paraId="7C547E1F" w14:textId="77777777" w:rsidR="004423B1" w:rsidRPr="00EF527F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</w:t>
            </w:r>
          </w:p>
        </w:tc>
        <w:tc>
          <w:tcPr>
            <w:tcW w:w="1230" w:type="dxa"/>
          </w:tcPr>
          <w:p w14:paraId="50776A6A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4</w:t>
            </w:r>
          </w:p>
        </w:tc>
      </w:tr>
      <w:tr w:rsidR="004423B1" w:rsidRPr="00A238E4" w14:paraId="195FFAE6" w14:textId="77777777" w:rsidTr="00E47792">
        <w:trPr>
          <w:jc w:val="center"/>
        </w:trPr>
        <w:tc>
          <w:tcPr>
            <w:tcW w:w="817" w:type="dxa"/>
          </w:tcPr>
          <w:p w14:paraId="26E0DDB6" w14:textId="77777777" w:rsidR="004423B1" w:rsidRDefault="004423B1" w:rsidP="004423B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508" w:type="dxa"/>
          </w:tcPr>
          <w:p w14:paraId="1BA653FB" w14:textId="77777777" w:rsidR="004423B1" w:rsidRPr="00D27621" w:rsidRDefault="004423B1" w:rsidP="004423B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016" w:type="dxa"/>
          </w:tcPr>
          <w:p w14:paraId="56F074E3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749" w:type="dxa"/>
          </w:tcPr>
          <w:p w14:paraId="61C104DA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097" w:type="dxa"/>
          </w:tcPr>
          <w:p w14:paraId="44E3F79C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002" w:type="dxa"/>
          </w:tcPr>
          <w:p w14:paraId="789F0265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002" w:type="dxa"/>
          </w:tcPr>
          <w:p w14:paraId="072BDE05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483" w:type="dxa"/>
          </w:tcPr>
          <w:p w14:paraId="38F12D13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230" w:type="dxa"/>
          </w:tcPr>
          <w:p w14:paraId="175B01C7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</w:p>
        </w:tc>
      </w:tr>
      <w:tr w:rsidR="004423B1" w:rsidRPr="00A238E4" w14:paraId="131290D2" w14:textId="77777777" w:rsidTr="00E47792">
        <w:trPr>
          <w:jc w:val="center"/>
        </w:trPr>
        <w:tc>
          <w:tcPr>
            <w:tcW w:w="817" w:type="dxa"/>
          </w:tcPr>
          <w:p w14:paraId="12290799" w14:textId="77777777" w:rsidR="004423B1" w:rsidRDefault="004423B1" w:rsidP="004423B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508" w:type="dxa"/>
          </w:tcPr>
          <w:p w14:paraId="4B153B58" w14:textId="77777777" w:rsidR="004423B1" w:rsidRPr="00D27621" w:rsidRDefault="004423B1" w:rsidP="004423B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27621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PAE</w:t>
            </w:r>
          </w:p>
        </w:tc>
        <w:tc>
          <w:tcPr>
            <w:tcW w:w="1016" w:type="dxa"/>
          </w:tcPr>
          <w:p w14:paraId="089272BE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749" w:type="dxa"/>
          </w:tcPr>
          <w:p w14:paraId="75489958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097" w:type="dxa"/>
          </w:tcPr>
          <w:p w14:paraId="7D2FB941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002" w:type="dxa"/>
          </w:tcPr>
          <w:p w14:paraId="2AE2EF38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002" w:type="dxa"/>
          </w:tcPr>
          <w:p w14:paraId="5F0013E1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483" w:type="dxa"/>
          </w:tcPr>
          <w:p w14:paraId="21078518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230" w:type="dxa"/>
          </w:tcPr>
          <w:p w14:paraId="3889A1D7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</w:p>
        </w:tc>
      </w:tr>
      <w:tr w:rsidR="004423B1" w:rsidRPr="00A238E4" w14:paraId="7EA35352" w14:textId="77777777" w:rsidTr="00E47792">
        <w:trPr>
          <w:jc w:val="center"/>
        </w:trPr>
        <w:tc>
          <w:tcPr>
            <w:tcW w:w="817" w:type="dxa"/>
          </w:tcPr>
          <w:p w14:paraId="4A4A885A" w14:textId="77777777" w:rsidR="004423B1" w:rsidRDefault="004423B1" w:rsidP="004423B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2</w:t>
            </w:r>
          </w:p>
        </w:tc>
        <w:tc>
          <w:tcPr>
            <w:tcW w:w="2508" w:type="dxa"/>
          </w:tcPr>
          <w:p w14:paraId="285DCA26" w14:textId="77777777" w:rsidR="004423B1" w:rsidRPr="00D27621" w:rsidRDefault="004423B1" w:rsidP="004423B1">
            <w:pPr>
              <w:spacing w:after="0" w:line="24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D2762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ajewski 1981</w:t>
            </w:r>
          </w:p>
        </w:tc>
        <w:tc>
          <w:tcPr>
            <w:tcW w:w="1016" w:type="dxa"/>
          </w:tcPr>
          <w:p w14:paraId="3120EB66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749" w:type="dxa"/>
          </w:tcPr>
          <w:p w14:paraId="56F3687E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</w:t>
            </w:r>
          </w:p>
        </w:tc>
        <w:tc>
          <w:tcPr>
            <w:tcW w:w="1097" w:type="dxa"/>
          </w:tcPr>
          <w:p w14:paraId="52FC8BB4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002" w:type="dxa"/>
          </w:tcPr>
          <w:p w14:paraId="3D8861BE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002" w:type="dxa"/>
          </w:tcPr>
          <w:p w14:paraId="341A7856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483" w:type="dxa"/>
          </w:tcPr>
          <w:p w14:paraId="76874B90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</w:t>
            </w:r>
          </w:p>
        </w:tc>
        <w:tc>
          <w:tcPr>
            <w:tcW w:w="1230" w:type="dxa"/>
          </w:tcPr>
          <w:p w14:paraId="3F6AC8BA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4</w:t>
            </w:r>
          </w:p>
        </w:tc>
      </w:tr>
      <w:tr w:rsidR="004423B1" w:rsidRPr="00A238E4" w14:paraId="2F795858" w14:textId="77777777" w:rsidTr="00E47792">
        <w:trPr>
          <w:jc w:val="center"/>
        </w:trPr>
        <w:tc>
          <w:tcPr>
            <w:tcW w:w="817" w:type="dxa"/>
          </w:tcPr>
          <w:p w14:paraId="5AC06321" w14:textId="77777777" w:rsidR="004423B1" w:rsidRDefault="004423B1" w:rsidP="004423B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3</w:t>
            </w:r>
          </w:p>
        </w:tc>
        <w:tc>
          <w:tcPr>
            <w:tcW w:w="2508" w:type="dxa"/>
          </w:tcPr>
          <w:p w14:paraId="21A7CA06" w14:textId="77777777" w:rsidR="004423B1" w:rsidRPr="00D27621" w:rsidRDefault="004423B1" w:rsidP="004423B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2762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Flanigan 2008</w:t>
            </w:r>
          </w:p>
        </w:tc>
        <w:tc>
          <w:tcPr>
            <w:tcW w:w="1016" w:type="dxa"/>
          </w:tcPr>
          <w:p w14:paraId="3CFE0446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A238E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749" w:type="dxa"/>
          </w:tcPr>
          <w:p w14:paraId="77F6BED4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A238E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</w:t>
            </w:r>
          </w:p>
        </w:tc>
        <w:tc>
          <w:tcPr>
            <w:tcW w:w="1097" w:type="dxa"/>
          </w:tcPr>
          <w:p w14:paraId="5003BD35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A238E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002" w:type="dxa"/>
          </w:tcPr>
          <w:p w14:paraId="3A7E6D33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A238E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002" w:type="dxa"/>
          </w:tcPr>
          <w:p w14:paraId="1F301A4A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A238E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483" w:type="dxa"/>
          </w:tcPr>
          <w:p w14:paraId="136D5DC8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A238E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230" w:type="dxa"/>
          </w:tcPr>
          <w:p w14:paraId="65B36D6A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5</w:t>
            </w:r>
          </w:p>
        </w:tc>
      </w:tr>
      <w:tr w:rsidR="004423B1" w:rsidRPr="00A238E4" w14:paraId="7A8A5E52" w14:textId="77777777" w:rsidTr="00E47792">
        <w:trPr>
          <w:jc w:val="center"/>
        </w:trPr>
        <w:tc>
          <w:tcPr>
            <w:tcW w:w="817" w:type="dxa"/>
          </w:tcPr>
          <w:p w14:paraId="5D3F03D4" w14:textId="77777777" w:rsidR="004423B1" w:rsidRDefault="004423B1" w:rsidP="004423B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4</w:t>
            </w:r>
          </w:p>
        </w:tc>
        <w:tc>
          <w:tcPr>
            <w:tcW w:w="2508" w:type="dxa"/>
          </w:tcPr>
          <w:p w14:paraId="5582D061" w14:textId="77777777" w:rsidR="004423B1" w:rsidRPr="00D27621" w:rsidRDefault="004423B1" w:rsidP="004423B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2762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iyik 2019</w:t>
            </w:r>
          </w:p>
        </w:tc>
        <w:tc>
          <w:tcPr>
            <w:tcW w:w="1016" w:type="dxa"/>
          </w:tcPr>
          <w:p w14:paraId="1680F674" w14:textId="77777777" w:rsidR="004423B1" w:rsidRPr="00A238E4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749" w:type="dxa"/>
          </w:tcPr>
          <w:p w14:paraId="6C7B721E" w14:textId="77777777" w:rsidR="004423B1" w:rsidRPr="00A238E4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097" w:type="dxa"/>
          </w:tcPr>
          <w:p w14:paraId="56D5C8A8" w14:textId="77777777" w:rsidR="004423B1" w:rsidRPr="00A238E4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</w:t>
            </w:r>
          </w:p>
        </w:tc>
        <w:tc>
          <w:tcPr>
            <w:tcW w:w="1002" w:type="dxa"/>
          </w:tcPr>
          <w:p w14:paraId="627FB443" w14:textId="77777777" w:rsidR="004423B1" w:rsidRPr="00A238E4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002" w:type="dxa"/>
          </w:tcPr>
          <w:p w14:paraId="5833695F" w14:textId="77777777" w:rsidR="004423B1" w:rsidRPr="00A238E4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483" w:type="dxa"/>
          </w:tcPr>
          <w:p w14:paraId="475E4517" w14:textId="77777777" w:rsidR="004423B1" w:rsidRPr="00A238E4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230" w:type="dxa"/>
          </w:tcPr>
          <w:p w14:paraId="068D6C8F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5</w:t>
            </w:r>
          </w:p>
        </w:tc>
      </w:tr>
      <w:tr w:rsidR="004423B1" w:rsidRPr="00A238E4" w14:paraId="60EC0B36" w14:textId="77777777" w:rsidTr="00E47792">
        <w:trPr>
          <w:jc w:val="center"/>
        </w:trPr>
        <w:tc>
          <w:tcPr>
            <w:tcW w:w="817" w:type="dxa"/>
          </w:tcPr>
          <w:p w14:paraId="29516EB8" w14:textId="77777777" w:rsidR="004423B1" w:rsidRDefault="004423B1" w:rsidP="004423B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508" w:type="dxa"/>
          </w:tcPr>
          <w:p w14:paraId="3411574B" w14:textId="77777777" w:rsidR="004423B1" w:rsidRPr="00D27621" w:rsidRDefault="004423B1" w:rsidP="004423B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016" w:type="dxa"/>
          </w:tcPr>
          <w:p w14:paraId="184EB8E8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749" w:type="dxa"/>
          </w:tcPr>
          <w:p w14:paraId="1F185BE6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097" w:type="dxa"/>
          </w:tcPr>
          <w:p w14:paraId="048A4234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002" w:type="dxa"/>
          </w:tcPr>
          <w:p w14:paraId="471A687B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002" w:type="dxa"/>
          </w:tcPr>
          <w:p w14:paraId="5B271B3C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483" w:type="dxa"/>
          </w:tcPr>
          <w:p w14:paraId="064CC3DD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230" w:type="dxa"/>
          </w:tcPr>
          <w:p w14:paraId="4A029A73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</w:p>
        </w:tc>
      </w:tr>
      <w:tr w:rsidR="004423B1" w:rsidRPr="00A238E4" w14:paraId="428457D8" w14:textId="77777777" w:rsidTr="00E47792">
        <w:trPr>
          <w:jc w:val="center"/>
        </w:trPr>
        <w:tc>
          <w:tcPr>
            <w:tcW w:w="817" w:type="dxa"/>
          </w:tcPr>
          <w:p w14:paraId="5A7703DD" w14:textId="77777777" w:rsidR="004423B1" w:rsidRDefault="004423B1" w:rsidP="004423B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508" w:type="dxa"/>
          </w:tcPr>
          <w:p w14:paraId="22DC08AF" w14:textId="77777777" w:rsidR="004423B1" w:rsidRPr="00D27621" w:rsidRDefault="004423B1" w:rsidP="004423B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FASD or PAE</w:t>
            </w:r>
          </w:p>
        </w:tc>
        <w:tc>
          <w:tcPr>
            <w:tcW w:w="1016" w:type="dxa"/>
          </w:tcPr>
          <w:p w14:paraId="6E45DB6B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749" w:type="dxa"/>
          </w:tcPr>
          <w:p w14:paraId="08FF7A68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097" w:type="dxa"/>
          </w:tcPr>
          <w:p w14:paraId="4C0795DD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002" w:type="dxa"/>
          </w:tcPr>
          <w:p w14:paraId="5A0D0DF5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002" w:type="dxa"/>
          </w:tcPr>
          <w:p w14:paraId="41DD6591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483" w:type="dxa"/>
          </w:tcPr>
          <w:p w14:paraId="658E454A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230" w:type="dxa"/>
          </w:tcPr>
          <w:p w14:paraId="1E050B04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</w:p>
        </w:tc>
      </w:tr>
      <w:tr w:rsidR="004423B1" w:rsidRPr="00A238E4" w14:paraId="492DA16E" w14:textId="77777777" w:rsidTr="00E47792">
        <w:trPr>
          <w:jc w:val="center"/>
        </w:trPr>
        <w:tc>
          <w:tcPr>
            <w:tcW w:w="817" w:type="dxa"/>
          </w:tcPr>
          <w:p w14:paraId="6A2AC691" w14:textId="77777777" w:rsidR="004423B1" w:rsidRDefault="004423B1" w:rsidP="004423B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C203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35</w:t>
            </w:r>
          </w:p>
        </w:tc>
        <w:tc>
          <w:tcPr>
            <w:tcW w:w="2508" w:type="dxa"/>
          </w:tcPr>
          <w:p w14:paraId="0610A55C" w14:textId="77777777" w:rsidR="004423B1" w:rsidRDefault="004423B1" w:rsidP="004423B1">
            <w:pPr>
              <w:spacing w:after="0" w:line="24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D2762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stley 2010</w:t>
            </w:r>
          </w:p>
        </w:tc>
        <w:tc>
          <w:tcPr>
            <w:tcW w:w="1016" w:type="dxa"/>
          </w:tcPr>
          <w:p w14:paraId="47A4777D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0546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749" w:type="dxa"/>
          </w:tcPr>
          <w:p w14:paraId="0B88D1AD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0546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</w:t>
            </w:r>
          </w:p>
        </w:tc>
        <w:tc>
          <w:tcPr>
            <w:tcW w:w="1097" w:type="dxa"/>
          </w:tcPr>
          <w:p w14:paraId="1AE09678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0546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002" w:type="dxa"/>
          </w:tcPr>
          <w:p w14:paraId="34F92B0C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0546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002" w:type="dxa"/>
          </w:tcPr>
          <w:p w14:paraId="55F540B4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0546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483" w:type="dxa"/>
          </w:tcPr>
          <w:p w14:paraId="3CC00EF6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0546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230" w:type="dxa"/>
          </w:tcPr>
          <w:p w14:paraId="2F0AB77A" w14:textId="77777777" w:rsidR="004423B1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805468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5</w:t>
            </w:r>
          </w:p>
        </w:tc>
      </w:tr>
      <w:tr w:rsidR="004423B1" w:rsidRPr="00A238E4" w14:paraId="1C6CD6DA" w14:textId="77777777" w:rsidTr="00E47792">
        <w:trPr>
          <w:jc w:val="center"/>
        </w:trPr>
        <w:tc>
          <w:tcPr>
            <w:tcW w:w="817" w:type="dxa"/>
          </w:tcPr>
          <w:p w14:paraId="7696D831" w14:textId="77777777" w:rsidR="004423B1" w:rsidRPr="004C2032" w:rsidRDefault="004423B1" w:rsidP="004423B1">
            <w:pPr>
              <w:spacing w:after="0" w:line="240" w:lineRule="auto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80546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</w:t>
            </w:r>
          </w:p>
        </w:tc>
        <w:tc>
          <w:tcPr>
            <w:tcW w:w="2508" w:type="dxa"/>
          </w:tcPr>
          <w:p w14:paraId="13F0CAD6" w14:textId="77777777" w:rsidR="004423B1" w:rsidRPr="00D27621" w:rsidRDefault="004423B1" w:rsidP="004423B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0546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uttie 2013</w:t>
            </w:r>
          </w:p>
        </w:tc>
        <w:tc>
          <w:tcPr>
            <w:tcW w:w="1016" w:type="dxa"/>
          </w:tcPr>
          <w:p w14:paraId="17A2311C" w14:textId="77777777" w:rsidR="004423B1" w:rsidRPr="00805468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0546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749" w:type="dxa"/>
          </w:tcPr>
          <w:p w14:paraId="4442CFF2" w14:textId="77777777" w:rsidR="004423B1" w:rsidRPr="00805468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0546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097" w:type="dxa"/>
          </w:tcPr>
          <w:p w14:paraId="52304969" w14:textId="77777777" w:rsidR="004423B1" w:rsidRPr="00805468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0546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002" w:type="dxa"/>
          </w:tcPr>
          <w:p w14:paraId="217D1A76" w14:textId="77777777" w:rsidR="004423B1" w:rsidRPr="00805468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0546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002" w:type="dxa"/>
          </w:tcPr>
          <w:p w14:paraId="576CE81F" w14:textId="77777777" w:rsidR="004423B1" w:rsidRPr="00805468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0546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483" w:type="dxa"/>
          </w:tcPr>
          <w:p w14:paraId="0811E381" w14:textId="77777777" w:rsidR="004423B1" w:rsidRPr="00805468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0546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230" w:type="dxa"/>
          </w:tcPr>
          <w:p w14:paraId="3151711B" w14:textId="77777777" w:rsidR="004423B1" w:rsidRPr="00805468" w:rsidRDefault="004423B1" w:rsidP="004423B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805468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6</w:t>
            </w:r>
          </w:p>
        </w:tc>
      </w:tr>
    </w:tbl>
    <w:p w14:paraId="0E5229C7" w14:textId="77777777" w:rsidR="004423B1" w:rsidRDefault="004423B1" w:rsidP="004423B1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FASD = Fetal alcohol spectrum disorder; PAE = Prenatal alcohol exposure; 1 = Yes; 0 = No or Unsure; COI = Conflict of interest</w:t>
      </w:r>
    </w:p>
    <w:p w14:paraId="01196D9F" w14:textId="77777777" w:rsidR="004423B1" w:rsidRPr="00DD43C1" w:rsidRDefault="004423B1" w:rsidP="004423B1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Italicised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papers appear to have overlapping participants and the same recruitment process, although different Control and/or children with FAS and measures were used so are reported in separate rows as appropriate.</w:t>
      </w:r>
    </w:p>
    <w:p w14:paraId="104AF264" w14:textId="77777777" w:rsidR="005A396E" w:rsidRPr="004423B1" w:rsidRDefault="005A396E">
      <w:pPr>
        <w:rPr>
          <w:lang w:val="en-US"/>
        </w:rPr>
      </w:pPr>
    </w:p>
    <w:sectPr w:rsidR="005A396E" w:rsidRPr="004423B1" w:rsidSect="004423B1">
      <w:footerReference w:type="default" r:id="rId6"/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00DFE7A" w14:textId="77777777" w:rsidR="00A937E6" w:rsidRDefault="00A937E6" w:rsidP="004423B1">
      <w:pPr>
        <w:spacing w:after="0" w:line="240" w:lineRule="auto"/>
      </w:pPr>
      <w:r>
        <w:separator/>
      </w:r>
    </w:p>
  </w:endnote>
  <w:endnote w:type="continuationSeparator" w:id="0">
    <w:p w14:paraId="492119D6" w14:textId="77777777" w:rsidR="00A937E6" w:rsidRDefault="00A937E6" w:rsidP="004423B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ordia New">
    <w:panose1 w:val="020B0304020202020204"/>
    <w:charset w:val="DE"/>
    <w:family w:val="swiss"/>
    <w:pitch w:val="variable"/>
    <w:sig w:usb0="81000003" w:usb1="00000000" w:usb2="00000000" w:usb3="00000000" w:csb0="0001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ngsana New">
    <w:panose1 w:val="02020603050405020304"/>
    <w:charset w:val="DE"/>
    <w:family w:val="roman"/>
    <w:pitch w:val="variable"/>
    <w:sig w:usb0="81000003" w:usb1="00000000" w:usb2="00000000" w:usb3="00000000" w:csb0="0001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611862310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noProof/>
        <w:sz w:val="18"/>
        <w:szCs w:val="18"/>
      </w:rPr>
    </w:sdtEndPr>
    <w:sdtContent>
      <w:p w14:paraId="70B4F9DB" w14:textId="1B6DC2FB" w:rsidR="004423B1" w:rsidRPr="004423B1" w:rsidRDefault="004423B1" w:rsidP="004423B1">
        <w:pPr>
          <w:pStyle w:val="Footer"/>
          <w:jc w:val="right"/>
          <w:rPr>
            <w:rFonts w:ascii="Times New Roman" w:hAnsi="Times New Roman" w:cs="Times New Roman"/>
            <w:sz w:val="18"/>
            <w:szCs w:val="18"/>
          </w:rPr>
        </w:pPr>
        <w:r w:rsidRPr="004423B1">
          <w:rPr>
            <w:rFonts w:ascii="Times New Roman" w:hAnsi="Times New Roman" w:cs="Times New Roman"/>
            <w:sz w:val="18"/>
            <w:szCs w:val="18"/>
          </w:rPr>
          <w:fldChar w:fldCharType="begin"/>
        </w:r>
        <w:r w:rsidRPr="004423B1">
          <w:rPr>
            <w:rFonts w:ascii="Times New Roman" w:hAnsi="Times New Roman" w:cs="Times New Roman"/>
            <w:sz w:val="18"/>
            <w:szCs w:val="18"/>
          </w:rPr>
          <w:instrText xml:space="preserve"> PAGE   \* MERGEFORMAT </w:instrText>
        </w:r>
        <w:r w:rsidRPr="004423B1">
          <w:rPr>
            <w:rFonts w:ascii="Times New Roman" w:hAnsi="Times New Roman" w:cs="Times New Roman"/>
            <w:sz w:val="18"/>
            <w:szCs w:val="18"/>
          </w:rPr>
          <w:fldChar w:fldCharType="separate"/>
        </w:r>
        <w:r w:rsidRPr="004423B1">
          <w:rPr>
            <w:rFonts w:ascii="Times New Roman" w:hAnsi="Times New Roman" w:cs="Times New Roman"/>
            <w:noProof/>
            <w:sz w:val="18"/>
            <w:szCs w:val="18"/>
          </w:rPr>
          <w:t>2</w:t>
        </w:r>
        <w:r w:rsidRPr="004423B1">
          <w:rPr>
            <w:rFonts w:ascii="Times New Roman" w:hAnsi="Times New Roman" w:cs="Times New Roman"/>
            <w:noProof/>
            <w:sz w:val="18"/>
            <w:szCs w:val="18"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7EA22A5" w14:textId="77777777" w:rsidR="00A937E6" w:rsidRDefault="00A937E6" w:rsidP="004423B1">
      <w:pPr>
        <w:spacing w:after="0" w:line="240" w:lineRule="auto"/>
      </w:pPr>
      <w:r>
        <w:separator/>
      </w:r>
    </w:p>
  </w:footnote>
  <w:footnote w:type="continuationSeparator" w:id="0">
    <w:p w14:paraId="1B7524A0" w14:textId="77777777" w:rsidR="00A937E6" w:rsidRDefault="00A937E6" w:rsidP="004423B1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applyBreakingRules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423B1"/>
    <w:rsid w:val="000C36D8"/>
    <w:rsid w:val="00261D92"/>
    <w:rsid w:val="00271D6E"/>
    <w:rsid w:val="004423B1"/>
    <w:rsid w:val="005A396E"/>
    <w:rsid w:val="00A937E6"/>
    <w:rsid w:val="00B500E3"/>
    <w:rsid w:val="00C1051D"/>
    <w:rsid w:val="00C4399B"/>
    <w:rsid w:val="00F63C4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DFE2246"/>
  <w15:chartTrackingRefBased/>
  <w15:docId w15:val="{4CD010E1-9F7E-4352-9F0C-36E2563C2F7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8"/>
        <w:lang w:val="en-AU" w:eastAsia="zh-CN" w:bidi="th-TH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423B1"/>
    <w:pPr>
      <w:spacing w:after="200" w:line="276" w:lineRule="auto"/>
    </w:pPr>
    <w:rPr>
      <w:rFonts w:eastAsiaTheme="minorHAnsi"/>
      <w:szCs w:val="22"/>
      <w:lang w:eastAsia="en-US" w:bidi="ar-S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4423B1"/>
    <w:pPr>
      <w:spacing w:after="0" w:line="240" w:lineRule="auto"/>
    </w:pPr>
    <w:rPr>
      <w:rFonts w:eastAsiaTheme="minorHAnsi"/>
      <w:szCs w:val="22"/>
      <w:lang w:eastAsia="en-US" w:bidi="ar-S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4423B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423B1"/>
    <w:rPr>
      <w:rFonts w:eastAsiaTheme="minorHAnsi"/>
      <w:szCs w:val="22"/>
      <w:lang w:eastAsia="en-US" w:bidi="ar-SA"/>
    </w:rPr>
  </w:style>
  <w:style w:type="paragraph" w:styleId="Footer">
    <w:name w:val="footer"/>
    <w:basedOn w:val="Normal"/>
    <w:link w:val="FooterChar"/>
    <w:uiPriority w:val="99"/>
    <w:unhideWhenUsed/>
    <w:rsid w:val="004423B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423B1"/>
    <w:rPr>
      <w:rFonts w:eastAsiaTheme="minorHAnsi"/>
      <w:szCs w:val="22"/>
      <w:lang w:eastAsia="en-US" w:bidi="ar-SA"/>
    </w:rPr>
  </w:style>
  <w:style w:type="paragraph" w:styleId="Revision">
    <w:name w:val="Revision"/>
    <w:hidden/>
    <w:uiPriority w:val="99"/>
    <w:semiHidden/>
    <w:rsid w:val="00C4399B"/>
    <w:pPr>
      <w:spacing w:after="0" w:line="240" w:lineRule="auto"/>
    </w:pPr>
    <w:rPr>
      <w:rFonts w:eastAsiaTheme="minorHAnsi"/>
      <w:szCs w:val="22"/>
      <w:lang w:eastAsia="en-US" w:bidi="ar-S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446</Words>
  <Characters>2545</Characters>
  <Application>Microsoft Office Word</Application>
  <DocSecurity>0</DocSecurity>
  <Lines>21</Lines>
  <Paragraphs>5</Paragraphs>
  <ScaleCrop>false</ScaleCrop>
  <Company/>
  <LinksUpToDate>false</LinksUpToDate>
  <CharactersWithSpaces>29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racey Tsang</dc:creator>
  <cp:keywords/>
  <dc:description/>
  <cp:lastModifiedBy>George Nathan Arulmarianathan, Integra-PDY, IN</cp:lastModifiedBy>
  <cp:revision>2</cp:revision>
  <dcterms:created xsi:type="dcterms:W3CDTF">2022-09-14T05:33:00Z</dcterms:created>
  <dcterms:modified xsi:type="dcterms:W3CDTF">2022-09-14T05:33:00Z</dcterms:modified>
</cp:coreProperties>
</file>